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C9797E">
      <w:pPr>
        <w:pStyle w:val="Title"/>
        <w:spacing w:line="360" w:lineRule="auto"/>
        <w:jc w:val="center"/>
      </w:pPr>
    </w:p>
    <w:p w14:paraId="5E1BF247" w14:textId="142C45B8" w:rsidR="006B33EA" w:rsidRPr="006B33EA" w:rsidRDefault="006B33EA" w:rsidP="00C9797E">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BD7995"/>
    <w:p w14:paraId="3C17270E" w14:textId="77777777" w:rsidR="00AF54D7" w:rsidRPr="003A2CA1" w:rsidRDefault="00AF54D7" w:rsidP="00BD7995"/>
    <w:p w14:paraId="02C5444E" w14:textId="5FEE3ADE" w:rsidR="00AA7E96" w:rsidRDefault="006B33EA" w:rsidP="00C9797E">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BD7995">
      <w:pPr>
        <w:pStyle w:val="Heading1"/>
      </w:pPr>
      <w:r>
        <w:tab/>
      </w:r>
    </w:p>
    <w:p w14:paraId="1BB3F08D" w14:textId="77777777" w:rsidR="006B33EA" w:rsidRDefault="006B33EA" w:rsidP="00C9797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C9797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C9797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C9797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C9797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C9797E">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rsidP="00C9797E">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rsidP="00BD7995">
      <w:pPr>
        <w:pStyle w:val="ListParagraph"/>
        <w:ind w:left="0"/>
        <w:jc w:val="left"/>
      </w:pPr>
    </w:p>
    <w:p w14:paraId="3E6D16E0" w14:textId="77777777" w:rsidR="004D7022" w:rsidRDefault="00570CDD" w:rsidP="00BD7995">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7777777" w:rsidR="004D7899" w:rsidRDefault="004D7022" w:rsidP="00BD7995">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rsidP="00BD7995">
      <w:pPr>
        <w:jc w:val="left"/>
      </w:pPr>
      <w:r>
        <w:br w:type="page"/>
      </w:r>
    </w:p>
    <w:p w14:paraId="7A8B558D" w14:textId="3537F2DF" w:rsidR="006B33EA" w:rsidRDefault="006B33EA" w:rsidP="006804EA">
      <w:pPr>
        <w:pStyle w:val="Heading1"/>
      </w:pPr>
      <w:r>
        <w:lastRenderedPageBreak/>
        <w:t>Abstract</w:t>
      </w:r>
    </w:p>
    <w:p w14:paraId="4E5DFB75" w14:textId="3CCA441C" w:rsidR="006B33EA" w:rsidRPr="006B33EA" w:rsidRDefault="00D23002" w:rsidP="00C9797E">
      <w:pPr>
        <w:pStyle w:val="Subtitle"/>
      </w:pPr>
      <w:r>
        <w:t xml:space="preserve">Genome 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closest genes 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 priority candidates with </w:t>
      </w:r>
      <w:r w:rsidR="00595FD7">
        <w:t xml:space="preserve">ontological enrichment and </w:t>
      </w:r>
      <w:r w:rsidR="00156201">
        <w:t>curated literature support resulting in a targeted set of candidate genes that drive elemental accumulation in maize grain.</w:t>
      </w:r>
    </w:p>
    <w:p w14:paraId="6CF1ABF2" w14:textId="77777777" w:rsidR="00D83AA5" w:rsidRDefault="00D83AA5" w:rsidP="00BD7995">
      <w:pPr>
        <w:jc w:val="left"/>
      </w:pPr>
      <w:r>
        <w:br w:type="page"/>
      </w:r>
    </w:p>
    <w:p w14:paraId="0E5E4200" w14:textId="77777777" w:rsidR="006B33EA" w:rsidRPr="006B33EA" w:rsidRDefault="006B33EA" w:rsidP="00BD7995"/>
    <w:p w14:paraId="06848D73" w14:textId="77777777" w:rsidR="006B33EA" w:rsidRDefault="006B33EA" w:rsidP="006804EA">
      <w:pPr>
        <w:pStyle w:val="Heading1"/>
      </w:pPr>
      <w:r>
        <w:t>Introduction</w:t>
      </w:r>
    </w:p>
    <w:p w14:paraId="2633355E" w14:textId="20A96FB7" w:rsidR="00EF75BE" w:rsidRDefault="00EF75BE" w:rsidP="00EF75BE">
      <w:r w:rsidRPr="006804EA">
        <w:t xml:space="preserve">Genome 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 xml:space="preserve">hundreds of important traits in different species, including important yield-relevant traits in crops. Sufficiently powered </w:t>
      </w:r>
      <w:r w:rsidR="00F946A7" w:rsidRPr="006804EA">
        <w:t xml:space="preserve">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Pr="006804EA">
        <w:fldChar w:fldCharType="separate"/>
      </w:r>
      <w:r w:rsidR="00983C68" w:rsidRPr="00983C68">
        <w:rPr>
          <w:noProof/>
          <w:vertAlign w:val="superscript"/>
        </w:rPr>
        <w:t>1</w:t>
      </w:r>
      <w:r w:rsidRPr="006804EA">
        <w:fldChar w:fldCharType="end"/>
      </w:r>
      <w:r w:rsidR="00534B30">
        <w:t>, although m</w:t>
      </w:r>
      <w:r>
        <w:t>any</w:t>
      </w:r>
      <w:r w:rsidR="00534B30">
        <w:t xml:space="preserve"> SNPs </w:t>
      </w:r>
      <w:r w:rsidR="00D4682E">
        <w:t xml:space="preserve">reside </w:t>
      </w:r>
      <w:r>
        <w:t xml:space="preserve">outside annotated gene boundaries </w:t>
      </w:r>
      <w:r>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fldChar w:fldCharType="separate"/>
      </w:r>
      <w:r w:rsidR="00983C68" w:rsidRPr="00983C68">
        <w:rPr>
          <w:noProof/>
          <w:vertAlign w:val="superscript"/>
        </w:rPr>
        <w:t>2</w:t>
      </w:r>
      <w:r>
        <w:fldChar w:fldCharType="end"/>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 </w:t>
      </w:r>
      <w:r w:rsidRPr="006804EA">
        <w:fldChar w:fldCharType="begin" w:fldLock="1"/>
      </w:r>
      <w:r w:rsidR="00983C6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lt;sup&gt;3&lt;/sup&gt;", "plainTextFormattedCitation" : "3", "previouslyFormattedCitation" : "(Buckler et al. 2009)" }, "properties" : { "noteIndex" : 0 }, "schema" : "https://github.com/citation-style-language/schema/raw/master/csl-citation.json" }</w:instrText>
      </w:r>
      <w:r w:rsidRPr="006804EA">
        <w:fldChar w:fldCharType="separate"/>
      </w:r>
      <w:r w:rsidR="00983C68" w:rsidRPr="00983C68">
        <w:rPr>
          <w:noProof/>
          <w:vertAlign w:val="superscript"/>
        </w:rPr>
        <w:t>3</w:t>
      </w:r>
      <w:r w:rsidRPr="006804EA">
        <w:fldChar w:fldCharType="end"/>
      </w:r>
      <w:r w:rsidRPr="006804EA">
        <w:t xml:space="preserve">, 89 loci for plant height </w:t>
      </w:r>
      <w:r w:rsidRPr="006804EA">
        <w:fldChar w:fldCharType="begin" w:fldLock="1"/>
      </w:r>
      <w:r w:rsidR="00983C68">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lt;sup&gt;4&lt;/sup&gt;", "plainTextFormattedCitation" : "4", "previouslyFormattedCitation" : "(Peiffer et al. 2014)" }, "properties" : { "noteIndex" : 0 }, "schema" : "https://github.com/citation-style-language/schema/raw/master/csl-citation.json" }</w:instrText>
      </w:r>
      <w:r w:rsidRPr="006804EA">
        <w:fldChar w:fldCharType="separate"/>
      </w:r>
      <w:r w:rsidR="00983C68" w:rsidRPr="00983C68">
        <w:rPr>
          <w:noProof/>
          <w:vertAlign w:val="superscript"/>
        </w:rPr>
        <w:t>4</w:t>
      </w:r>
      <w:r w:rsidRPr="006804EA">
        <w:fldChar w:fldCharType="end"/>
      </w:r>
      <w:r w:rsidRPr="006804EA">
        <w:t xml:space="preserve">, 36 loci for leaf length </w:t>
      </w:r>
      <w:r w:rsidRPr="006804EA">
        <w:fldChar w:fldCharType="begin" w:fldLock="1"/>
      </w:r>
      <w:r w:rsidR="00983C68">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5&lt;/sup&gt;", "plainTextFormattedCitation" : "5", "previouslyFormattedCitation" : "(Tian et al. 2011)" }, "properties" : { "noteIndex" : 0 }, "schema" : "https://github.com/citation-style-language/schema/raw/master/csl-citation.json" }</w:instrText>
      </w:r>
      <w:r w:rsidRPr="006804EA">
        <w:fldChar w:fldCharType="separate"/>
      </w:r>
      <w:r w:rsidR="00983C68" w:rsidRPr="00983C68">
        <w:rPr>
          <w:noProof/>
          <w:vertAlign w:val="superscript"/>
        </w:rPr>
        <w:t>5</w:t>
      </w:r>
      <w:r w:rsidRPr="006804EA">
        <w:fldChar w:fldCharType="end"/>
      </w:r>
      <w:r w:rsidRPr="006804EA">
        <w:t xml:space="preserve">, 32 loci for resistance to southern leaf blight </w:t>
      </w:r>
      <w:r w:rsidRPr="006804EA">
        <w:fldChar w:fldCharType="begin" w:fldLock="1"/>
      </w:r>
      <w:r w:rsidR="00983C68">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lt;sup&gt;6&lt;/sup&gt;", "plainTextFormattedCitation" : "6", "previouslyFormattedCitation" : "(Kump et al. 2011)" }, "properties" : { "noteIndex" : 0 }, "schema" : "https://github.com/citation-style-language/schema/raw/master/csl-citation.json" }</w:instrText>
      </w:r>
      <w:r w:rsidRPr="006804EA">
        <w:fldChar w:fldCharType="separate"/>
      </w:r>
      <w:r w:rsidR="00983C68" w:rsidRPr="00983C68">
        <w:rPr>
          <w:noProof/>
          <w:vertAlign w:val="superscript"/>
        </w:rPr>
        <w:t>6</w:t>
      </w:r>
      <w:r w:rsidRPr="006804EA">
        <w:fldChar w:fldCharType="end"/>
      </w:r>
      <w:r w:rsidRPr="006804EA">
        <w:t>, and 26 loci for kernel protein</w:t>
      </w:r>
      <w:r>
        <w:t xml:space="preserve"> </w:t>
      </w:r>
      <w:r w:rsidRPr="006804EA">
        <w:fldChar w:fldCharType="begin" w:fldLock="1"/>
      </w:r>
      <w:r w:rsidR="00983C68">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lt;sup&gt;7&lt;/sup&gt;", "plainTextFormattedCitation" : "7", "previouslyFormattedCitation" : "(Cook et al. 2012)" }, "properties" : { "noteIndex" : 0 }, "schema" : "https://github.com/citation-style-language/schema/raw/master/csl-citation.json" }</w:instrText>
      </w:r>
      <w:r w:rsidRPr="006804EA">
        <w:fldChar w:fldCharType="separate"/>
      </w:r>
      <w:r w:rsidR="00983C68" w:rsidRPr="00983C68">
        <w:rPr>
          <w:noProof/>
          <w:vertAlign w:val="superscript"/>
        </w:rPr>
        <w:t>7</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 xml:space="preserve">al genes and functional alleles </w:t>
      </w:r>
      <w:r w:rsidR="00F946A7">
        <w:t xml:space="preserve">associated with these loci, and more broadly, interpreting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w:t>
      </w:r>
      <w:r w:rsidR="000F67AE">
        <w:t>Linkage disequilibrium (LD), which powers GWAS, also acts as a</w:t>
      </w:r>
      <w:r>
        <w:t xml:space="preserve"> major hurdle that limits the identification of caus</w:t>
      </w:r>
      <w:r w:rsidR="00746A22">
        <w:t xml:space="preserve">al </w:t>
      </w:r>
      <w:r w:rsidR="000F67AE">
        <w:t xml:space="preserve">genes. </w:t>
      </w:r>
      <w:r w:rsidR="00746A22">
        <w:t>G</w:t>
      </w:r>
      <w:r>
        <w:t>enetic marker</w:t>
      </w:r>
      <w:r w:rsidR="00746A22">
        <w:t xml:space="preserve">s </w:t>
      </w:r>
      <w:r w:rsidR="00E97092">
        <w:t xml:space="preserve">are </w:t>
      </w:r>
      <w:r w:rsidR="00746A22">
        <w:t>identified by a GWA</w:t>
      </w:r>
      <w:r w:rsidR="002C1434">
        <w:t>S,</w:t>
      </w:r>
      <w:r w:rsidR="00E97092">
        <w:t xml:space="preserve"> but</w:t>
      </w:r>
      <w:r>
        <w:t xml:space="preserve"> can be </w:t>
      </w:r>
      <w:r w:rsidR="00F946A7">
        <w:t xml:space="preserve">relatively </w:t>
      </w:r>
      <w:r w:rsidR="004C123B">
        <w:t>far</w:t>
      </w:r>
      <w:r>
        <w:t xml:space="preserve"> from the </w:t>
      </w:r>
      <w:r w:rsidR="00F946A7">
        <w:t xml:space="preserve">actual </w:t>
      </w:r>
      <w:r>
        <w:t xml:space="preserve">causal </w:t>
      </w:r>
      <w:r w:rsidR="00E97092">
        <w:t>mutation. Thus</w:t>
      </w:r>
      <w:r w:rsidR="000F67AE">
        <w:t>,</w:t>
      </w:r>
      <w:r w:rsidR="00E97092">
        <w:t xml:space="preserve"> a GWA “hit”</w:t>
      </w:r>
      <w:r>
        <w:t xml:space="preserve"> can implicate </w:t>
      </w:r>
      <w:r w:rsidR="000F67AE">
        <w:t>many c</w:t>
      </w:r>
      <w:r>
        <w:t>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w:t>
      </w:r>
      <w:r w:rsidR="00F946A7">
        <w:t>1</w:t>
      </w:r>
      <w:r w:rsidR="00580A65">
        <w:t>Mb</w:t>
      </w:r>
      <w:r w:rsidR="00F946A7">
        <w:t xml:space="preserve"> </w:t>
      </w:r>
      <w:r>
        <w:t xml:space="preserve"> </w:t>
      </w:r>
      <w:r>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fldChar w:fldCharType="separate"/>
      </w:r>
      <w:r w:rsidR="00983C68" w:rsidRPr="00983C68">
        <w:rPr>
          <w:noProof/>
          <w:vertAlign w:val="superscript"/>
        </w:rPr>
        <w:t>8</w:t>
      </w:r>
      <w:r>
        <w:fldChar w:fldCharType="end"/>
      </w:r>
      <w:r w:rsidR="00F946A7">
        <w:t>, and this can be even broader in</w:t>
      </w:r>
      <w:r w:rsidR="00226170">
        <w:t xml:space="preserve"> other</w:t>
      </w:r>
      <w:r w:rsidR="0008296B">
        <w:t xml:space="preserve"> </w:t>
      </w:r>
      <w:r>
        <w:t>crop species</w:t>
      </w:r>
      <w:r w:rsidR="00F946A7">
        <w:t xml:space="preserve"> </w:t>
      </w:r>
      <w:r w:rsidR="0008296B">
        <w:fldChar w:fldCharType="begin" w:fldLock="1"/>
      </w:r>
      <w:r w:rsidR="00983C68">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lt;sup&gt;9,10&lt;/sup&gt;", "plainTextFormattedCitation" : "9,10", "previouslyFormattedCitation" : "(Morrell et al. 2005; Caldwell et al. 2006)" }, "properties" : { "noteIndex" : 0 }, "schema" : "https://github.com/citation-style-language/schema/raw/master/csl-citation.json" }</w:instrText>
      </w:r>
      <w:r w:rsidR="0008296B">
        <w:fldChar w:fldCharType="separate"/>
      </w:r>
      <w:r w:rsidR="00983C68" w:rsidRPr="00983C68">
        <w:rPr>
          <w:noProof/>
          <w:vertAlign w:val="superscript"/>
        </w:rPr>
        <w:t>9,10</w:t>
      </w:r>
      <w:r w:rsidR="0008296B">
        <w:fldChar w:fldCharType="end"/>
      </w:r>
      <w:r w:rsidR="00F946A7">
        <w:t xml:space="preserve">. </w:t>
      </w:r>
      <w:r w:rsidR="00BD03D8">
        <w:t>Moreover,</w:t>
      </w:r>
      <w:r w:rsidR="00F946A7">
        <w:t xml:space="preserve"> there is increasing evidence that</w:t>
      </w:r>
      <w:r w:rsidR="001204BA">
        <w:t xml:space="preserve"> g</w:t>
      </w:r>
      <w:r>
        <w:t>ene regulatory regions play a significant role in functional variation, which me</w:t>
      </w:r>
      <w:r w:rsidR="00226170">
        <w:t xml:space="preserve">ans that causal variants will never fall within annotated gene boundaries </w:t>
      </w:r>
      <w:r w:rsidR="00226170">
        <w:fldChar w:fldCharType="begin" w:fldLock="1"/>
      </w:r>
      <w:r w:rsidR="00983C68">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11&lt;/sup&gt;", "plainTextFormattedCitation" : "2,11", "previouslyFormattedCitation" : "(Wray 2007; Wallace et al. 2014)" }, "properties" : { "noteIndex" : 0 }, "schema" : "https://github.com/citation-style-language/schema/raw/master/csl-citation.json" }</w:instrText>
      </w:r>
      <w:r w:rsidR="00226170">
        <w:fldChar w:fldCharType="separate"/>
      </w:r>
      <w:r w:rsidR="00983C68" w:rsidRPr="00983C68">
        <w:rPr>
          <w:noProof/>
          <w:vertAlign w:val="superscript"/>
        </w:rPr>
        <w:t>2,11</w:t>
      </w:r>
      <w:r w:rsidR="00226170">
        <w:fldChar w:fldCharType="end"/>
      </w:r>
      <w:r>
        <w:t xml:space="preserve">. Several </w:t>
      </w:r>
      <w:r w:rsidR="0057418A">
        <w:t>QTL comprised of</w:t>
      </w:r>
      <w:r>
        <w:t xml:space="preserve"> non-coding sequences have been previously reported in maize</w:t>
      </w:r>
      <w:r w:rsidR="00D73850">
        <w:t xml:space="preserve"> </w:t>
      </w:r>
      <w:r w:rsidR="00D73850">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983C68" w:rsidRPr="00983C68">
        <w:rPr>
          <w:noProof/>
          <w:vertAlign w:val="superscript"/>
        </w:rPr>
        <w:t>12–14</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E4014A">
        <w:t>many plausibl</w:t>
      </w:r>
      <w:r w:rsidR="0057418A">
        <w:t>e</w:t>
      </w:r>
      <w:r>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is exacerbated in crop species</w:t>
      </w:r>
      <w:r w:rsidR="00212DEC">
        <w:t xml:space="preserve">, </w:t>
      </w:r>
      <w:r>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4A3458">
        <w:t xml:space="preserve"> </w:t>
      </w:r>
      <w:r w:rsidR="002E2686">
        <w:fldChar w:fldCharType="begin" w:fldLock="1"/>
      </w:r>
      <w:r w:rsidR="00983C68">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lt;sup&gt;15&lt;/sup&gt;", "plainTextFormattedCitation" : "15", "previouslyFormattedCitation" : "(Andorf et al. 2015)" }, "properties" : { "noteIndex" : 0 }, "schema" : "https://github.com/citation-style-language/schema/raw/master/csl-citation.json" }</w:instrText>
      </w:r>
      <w:r w:rsidR="002E2686">
        <w:fldChar w:fldCharType="separate"/>
      </w:r>
      <w:r w:rsidR="00983C68" w:rsidRPr="00983C68">
        <w:rPr>
          <w:noProof/>
          <w:vertAlign w:val="superscript"/>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other sources of information that can help identify strong candidate genes</w:t>
      </w:r>
      <w:r w:rsidR="00F946A7" w:rsidRPr="00002A0F">
        <w:t xml:space="preserve"> influenc</w:t>
      </w:r>
      <w:r w:rsidR="00F946A7">
        <w:t>ing</w:t>
      </w:r>
      <w:r w:rsidR="00F946A7" w:rsidRPr="00002A0F">
        <w:t xml:space="preserve"> a trait. The interpretation and narrowing of large lists of highly associated SNPs with complex traits is now the bottleneck in developing new mechanistic understanding</w:t>
      </w:r>
      <w:r w:rsidR="00F946A7">
        <w:t xml:space="preserve"> of how genes influence traits. </w:t>
      </w:r>
      <w:r w:rsidR="00F946A7" w:rsidRPr="00002A0F">
        <w:t>Advanced mapping populations</w:t>
      </w:r>
      <w:r w:rsidR="00F946A7">
        <w:t xml:space="preserve"> developed in crops species</w:t>
      </w:r>
      <w:r w:rsidR="00F946A7" w:rsidRPr="00002A0F">
        <w:t xml:space="preserve"> have enabled the rapid identification of hundreds of loci that characterize traits critical to important, global issues </w:t>
      </w:r>
      <w:r w:rsidR="0029761B">
        <w:t xml:space="preserve">such as </w:t>
      </w:r>
      <w:r w:rsidR="00F946A7" w:rsidRPr="00002A0F">
        <w:t>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00F946A7" w:rsidRPr="00002A0F">
        <w:t xml:space="preserve"> cannot explicitly model. </w:t>
      </w:r>
    </w:p>
    <w:p w14:paraId="485887C6" w14:textId="58A904F4" w:rsidR="00EF75BE" w:rsidRPr="00002A0F" w:rsidRDefault="00F946A7" w:rsidP="00EF75B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t xml:space="preserve"> </w:t>
      </w:r>
      <w:r w:rsidR="00EC7849">
        <w:fldChar w:fldCharType="begin" w:fldLock="1"/>
      </w:r>
      <w:r w:rsidR="00983C68">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lt;sup&gt;16&lt;/sup&gt;", "plainTextFormattedCitation" : "16", "previouslyFormattedCitation" : "(Eisen et al. 1998)" }, "properties" : { "noteIndex" : 0 }, "schema" : "https://github.com/citation-style-language/schema/raw/master/csl-citation.json" }</w:instrText>
      </w:r>
      <w:r w:rsidR="00EC7849">
        <w:fldChar w:fldCharType="separate"/>
      </w:r>
      <w:r w:rsidR="00983C68" w:rsidRPr="00983C68">
        <w:rPr>
          <w:noProof/>
          <w:vertAlign w:val="superscript"/>
        </w:rPr>
        <w:t>16</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rsidR="00EF75BE">
        <w:fldChar w:fldCharType="begin" w:fldLock="1"/>
      </w:r>
      <w:r w:rsidR="00983C68">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lt;sup&gt;17\u201323&lt;/sup&gt;",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983C68" w:rsidRPr="00983C68">
        <w:rPr>
          <w:noProof/>
          <w:vertAlign w:val="superscript"/>
        </w:rPr>
        <w:t>17–23</w:t>
      </w:r>
      <w:r w:rsidR="00EF75BE">
        <w:fldChar w:fldCharType="end"/>
      </w:r>
      <w:r w:rsidR="00EF75BE" w:rsidRPr="00002A0F">
        <w:t>.</w:t>
      </w:r>
    </w:p>
    <w:p w14:paraId="075DA05C" w14:textId="46D5C2D3" w:rsidR="00EF75BE" w:rsidRPr="00002A0F" w:rsidRDefault="00EF75BE" w:rsidP="00EF75B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 xml:space="preserve">a given phenotype </w:t>
      </w:r>
      <w:r w:rsidRPr="0056390E">
        <w:fldChar w:fldCharType="begin" w:fldLock="1"/>
      </w:r>
      <w:r w:rsidR="00983C68">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lt;sup&gt;24&lt;/sup&gt;", "plainTextFormattedCitation" : "24", "previouslyFormattedCitation" : "(Wolfe, Kohane, and Butte 2005)" }, "properties" : { "noteIndex" : 0 }, "schema" : "https://github.com/citation-style-language/schema/raw/master/csl-citation.json" }</w:instrText>
      </w:r>
      <w:r w:rsidRPr="0056390E">
        <w:fldChar w:fldCharType="separate"/>
      </w:r>
      <w:r w:rsidR="00983C68" w:rsidRPr="00983C68">
        <w:rPr>
          <w:noProof/>
          <w:vertAlign w:val="superscript"/>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data sets </w:t>
      </w:r>
      <w:r w:rsidR="00F946A7" w:rsidRPr="00002A0F">
        <w:t>will</w:t>
      </w:r>
      <w:r w:rsidR="00A95231" w:rsidRPr="00002A0F">
        <w:t xml:space="preserve"> </w:t>
      </w:r>
      <w:r w:rsidRPr="00002A0F">
        <w:t>non-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983C68">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lt;sup&gt;25&lt;/sup&gt;", "plainTextFormattedCitation" : "25", "previouslyFormattedCitation" : "(Ritchie et al. 2015)" }, "properties" : { "noteIndex" : 0 }, "schema" : "https://github.com/citation-style-language/schema/raw/master/csl-citation.json" }</w:instrText>
      </w:r>
      <w:r>
        <w:fldChar w:fldCharType="separate"/>
      </w:r>
      <w:r w:rsidR="00983C68" w:rsidRPr="00983C68">
        <w:rPr>
          <w:noProof/>
          <w:vertAlign w:val="superscript"/>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EA7DEC">
        <w:t xml:space="preserve"> </w:t>
      </w:r>
      <w:r>
        <w:t xml:space="preserve">protein-protein interactions </w:t>
      </w:r>
      <w:r>
        <w:fldChar w:fldCharType="begin" w:fldLock="1"/>
      </w:r>
      <w:r w:rsidR="00983C68">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t;sup&gt;26&lt;/sup&gt;", "plainTextFormattedCitation" : "26", "previouslyFormattedCitation" : "(M. Li et al. 2008)" }, "properties" : { "noteIndex" : 0 }, "schema" : "https://github.com/citation-style-language/schema/raw/master/csl-citation.json" }</w:instrText>
      </w:r>
      <w:r>
        <w:fldChar w:fldCharType="separate"/>
      </w:r>
      <w:r w:rsidR="00983C68" w:rsidRPr="00983C68">
        <w:rPr>
          <w:noProof/>
          <w:vertAlign w:val="superscript"/>
        </w:rPr>
        <w:t>26</w:t>
      </w:r>
      <w:r>
        <w:fldChar w:fldCharType="end"/>
      </w:r>
      <w:r>
        <w:t>, and co-expression has been used as a basis</w:t>
      </w:r>
      <w:r w:rsidRPr="00002A0F">
        <w:t xml:space="preserve"> for</w:t>
      </w:r>
      <w:r>
        <w:t xml:space="preserve"> understanding </w:t>
      </w:r>
      <w:r w:rsidR="000833C3">
        <w:t>GWAS</w:t>
      </w:r>
      <w:r>
        <w:t xml:space="preserve"> in mouse and human </w:t>
      </w:r>
      <w:r w:rsidR="00F946A7">
        <w:fldChar w:fldCharType="begin" w:fldLock="1"/>
      </w:r>
      <w:r w:rsidR="00983C68">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lt;sup&gt;27\u201329&lt;/sup&gt;",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983C68" w:rsidRPr="00983C68">
        <w:rPr>
          <w:noProof/>
          <w:vertAlign w:val="superscript"/>
        </w:rPr>
        <w:t>27–29</w:t>
      </w:r>
      <w:r w:rsidR="00F946A7">
        <w:fldChar w:fldCharType="end"/>
      </w:r>
      <w:r w:rsidRPr="00002A0F">
        <w:t>.</w:t>
      </w:r>
    </w:p>
    <w:p w14:paraId="2DDD8C57" w14:textId="1E9FE54D"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 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020FED" w:rsidR="00F946A7" w:rsidRDefault="00F946A7" w:rsidP="00BD7995">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rsidR="00983C68">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lt;sup&gt;30&lt;/sup&gt;", "plainTextFormattedCitation" : "30", "previouslyFormattedCitation" : "(USDA 2016)" }, "properties" : { "noteIndex" : 0 }, "schema" : "https://github.com/citation-style-language/schema/raw/master/csl-citation.json" }</w:instrText>
      </w:r>
      <w:r>
        <w:fldChar w:fldCharType="separate"/>
      </w:r>
      <w:r w:rsidR="00983C68" w:rsidRPr="00983C68">
        <w:rPr>
          <w:noProof/>
          <w:vertAlign w:val="superscript"/>
        </w:rPr>
        <w:t>30</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983C68">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lt;sup&gt;31&lt;/sup&gt;", "plainTextFormattedCitation" : "31", "previouslyFormattedCitation" : "(I. Baxter 2010)" }, "properties" : { "noteIndex" : 0 }, "schema" : "https://github.com/citation-style-language/schema/raw/master/csl-citation.json" }</w:instrText>
      </w:r>
      <w:r>
        <w:fldChar w:fldCharType="separate"/>
      </w:r>
      <w:r w:rsidR="00983C68" w:rsidRPr="00983C68">
        <w:rPr>
          <w:noProof/>
          <w:vertAlign w:val="superscript"/>
        </w:rPr>
        <w:t>31</w:t>
      </w:r>
      <w:r>
        <w:fldChar w:fldCharType="end"/>
      </w:r>
      <w:r>
        <w:t>, grain nutritional quality</w:t>
      </w:r>
      <w:r>
        <w:fldChar w:fldCharType="begin" w:fldLock="1"/>
      </w:r>
      <w:r w:rsidR="00983C68">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lt;sup&gt;32&lt;/sup&gt;", "plainTextFormattedCitation" : "32", "previouslyFormattedCitation" : "(Guerinot and Salt 2017)" }, "properties" : { "noteIndex" : 0 }, "schema" : "https://github.com/citation-style-language/schema/raw/master/csl-citation.json" }</w:instrText>
      </w:r>
      <w:r>
        <w:fldChar w:fldCharType="separate"/>
      </w:r>
      <w:r w:rsidR="00983C68" w:rsidRPr="00983C68">
        <w:rPr>
          <w:noProof/>
          <w:vertAlign w:val="superscript"/>
        </w:rPr>
        <w:t>32</w:t>
      </w:r>
      <w:r>
        <w:fldChar w:fldCharType="end"/>
      </w:r>
      <w:r w:rsidR="00AF6436">
        <w:t>,</w:t>
      </w:r>
      <w:r>
        <w:t xml:space="preserve"> and plant physiology </w:t>
      </w:r>
      <w:r>
        <w:fldChar w:fldCharType="begin" w:fldLock="1"/>
      </w:r>
      <w:r w:rsidR="00983C68">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lt;sup&gt;33&lt;/sup&gt;", "plainTextFormattedCitation" : "33", "previouslyFormattedCitation" : "(I. R. Baxter et al. 2008)" }, "properties" : { "noteIndex" : 0 }, "schema" : "https://github.com/citation-style-language/schema/raw/master/csl-citation.json" }</w:instrText>
      </w:r>
      <w:r>
        <w:fldChar w:fldCharType="separate"/>
      </w:r>
      <w:r w:rsidR="00983C68" w:rsidRPr="00983C68">
        <w:rPr>
          <w:noProof/>
          <w:vertAlign w:val="superscript"/>
        </w:rPr>
        <w:t>33</w:t>
      </w:r>
      <w:r>
        <w:fldChar w:fldCharType="end"/>
      </w:r>
      <w:r>
        <w:t>.</w:t>
      </w:r>
    </w:p>
    <w:p w14:paraId="33294337" w14:textId="77777777" w:rsidR="00F946A7" w:rsidRDefault="00F946A7" w:rsidP="00BD7995">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790BF627"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w:t>
      </w:r>
      <w:r w:rsidR="00B45F3C">
        <w:lastRenderedPageBreak/>
        <w:t xml:space="preserve">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 priority candidate genes that are near GWAS peaks </w:t>
      </w:r>
      <w:r w:rsidR="00A27F8D">
        <w:t>having</w:t>
      </w:r>
      <w:r w:rsidR="00D67A90">
        <w:t xml:space="preserve"> </w:t>
      </w:r>
      <w:r w:rsidR="00B45F3C">
        <w:t>evidence of strong co-expression</w:t>
      </w:r>
      <w:r w:rsidR="00D67A90">
        <w:t>.</w:t>
      </w:r>
    </w:p>
    <w:p w14:paraId="1CCB5B9D" w14:textId="5D7A8D3A" w:rsidR="00013461" w:rsidRDefault="00EA3C7A" w:rsidP="006804EA">
      <w:r>
        <w:t>There are</w:t>
      </w:r>
      <w:r w:rsidR="00B77B21">
        <w:t xml:space="preserve"> 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40865892" w14:textId="1EA0F590" w:rsidR="00F42CCC" w:rsidRDefault="00AF201D" w:rsidP="006804EA">
      <w:r>
        <w:t xml:space="preserve"> The overlap algorithm uses</w:t>
      </w:r>
      <w:r w:rsidR="00C46D31">
        <w:t xml:space="preserve"> two different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0B0BA4">
        <w:t>Eq.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0B2E54" w:rsidRPr="0045686C">
        <w:rPr>
          <w:rFonts w:eastAsiaTheme="minorEastAsia"/>
        </w:rPr>
        <w:t>Eq.</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0B2E54">
        <w:t>Eq.4</w:t>
      </w:r>
      <w:r w:rsidR="000B2E54">
        <w:fldChar w:fldCharType="end"/>
      </w:r>
      <w:r w:rsidR="000B2E54">
        <w:t>)</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n=1000) with the same number of implicated loci and corresponding candidate genes</w:t>
      </w:r>
      <w:r w:rsidR="0092598E">
        <w:t>.</w:t>
      </w:r>
      <w:r w:rsidR="004B02B7">
        <w:t xml:space="preserve"> </w:t>
      </w:r>
      <w:r w:rsidR="003374CD">
        <w:t>This null-</w:t>
      </w:r>
      <w:r w:rsidR="00DC139F">
        <w:t>distribution 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0B0BA4">
        <w:t>Fig.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t>
      </w:r>
      <w:r w:rsidR="00C91DE4">
        <w:t xml:space="preserve">with </w:t>
      </w:r>
      <w:r w:rsidR="00415C99">
        <w:t xml:space="preserve"> other </w:t>
      </w:r>
      <w:r w:rsidR="00F63481">
        <w:t xml:space="preserve">GWAS </w:t>
      </w:r>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w:t>
      </w:r>
      <w:r w:rsidR="00A63051">
        <w:t xml:space="preserve"> </w:t>
      </w:r>
      <w:r w:rsidR="00250555">
        <w:t>gene expression</w:t>
      </w:r>
      <w:r w:rsidR="004D2ED8">
        <w:t xml:space="preserve"> </w:t>
      </w:r>
      <w:r w:rsidR="00415C99">
        <w:t>data exists to construct a co-expression network</w:t>
      </w:r>
      <w:r w:rsidR="00A63051">
        <w:t>.</w:t>
      </w:r>
    </w:p>
    <w:p w14:paraId="7D00BE44" w14:textId="77777777" w:rsidR="00BD3E3E" w:rsidRDefault="00F87A75" w:rsidP="006804EA">
      <w:pPr>
        <w:pStyle w:val="Heading3"/>
      </w:pPr>
      <w:bookmarkStart w:id="7" w:name="_Ref444765587"/>
      <w:r>
        <w:t>Fig.</w:t>
      </w:r>
      <w:r w:rsidR="00BD3E3E">
        <w:t xml:space="preserve"> 1</w:t>
      </w:r>
      <w:bookmarkEnd w:id="7"/>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2F71ABF"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w:t>
      </w:r>
      <w:r w:rsidR="00E7135D" w:rsidRPr="00E7135D">
        <w:lastRenderedPageBreak/>
        <w:t>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A25EB9" w:rsidRPr="00E7135D">
        <w:t xml:space="preserve"> </w:t>
      </w:r>
      <w:r w:rsidR="00E7135D" w:rsidRPr="00E7135D">
        <w:t xml:space="preserve">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10CD6E13" w:rsidR="00B41120" w:rsidRDefault="00C63949" w:rsidP="00930BBB">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lt;sup&gt;34,35&lt;/sup&gt;",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983C68" w:rsidRPr="00983C68">
        <w:rPr>
          <w:noProof/>
          <w:vertAlign w:val="superscript"/>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83C68">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lt;sup&gt;36&lt;/sup&gt;", "plainTextFormattedCitation" : "36", "previouslyFormattedCitation" : "(R.J. Schaefer, Michno, and Myers 2016)" }, "properties" : { "noteIndex" : 0 }, "schema" : "https://github.com/citation-style-language/schema/raw/master/csl-citation.json" }</w:instrText>
      </w:r>
      <w:r w:rsidR="007F4EAC">
        <w:fldChar w:fldCharType="separate"/>
      </w:r>
      <w:r w:rsidR="00983C68" w:rsidRPr="00983C68">
        <w:rPr>
          <w:noProof/>
          <w:vertAlign w:val="superscript"/>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te samples, tissues, conditions,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028150DB" w:rsidR="00097BC0" w:rsidRDefault="002B131F" w:rsidP="006804E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C35A97">
        <w:t xml:space="preserve"> </w:t>
      </w:r>
      <w:r w:rsidR="00D34056" w:rsidRPr="00573E18">
        <w:t xml:space="preserve">built from whole-seedling transcriptomes on a panel of 503 diverse inbred lines from a previously published </w:t>
      </w:r>
      <w:bookmarkStart w:id="8" w:name="_GoBack"/>
      <w:bookmarkEnd w:id="8"/>
      <w:r w:rsidR="00D34056" w:rsidRPr="00573E18">
        <w:t>dataset</w:t>
      </w:r>
      <w:r w:rsidR="00D34056">
        <w:t xml:space="preserve"> </w:t>
      </w:r>
      <w:r w:rsidR="00D807FF">
        <w:t>characterizing the maize pan-genome</w:t>
      </w:r>
      <w:r w:rsidR="00D34056">
        <w:t xml:space="preserve"> </w:t>
      </w:r>
      <w:r w:rsidR="00D34056">
        <w:fldChar w:fldCharType="begin" w:fldLock="1"/>
      </w:r>
      <w:r w:rsidR="00983C68">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lt;sup&gt;37&lt;/sup&gt;", "plainTextFormattedCitation" : "37", "previouslyFormattedCitation" : "(Hirsch et al. 2014)" }, "properties" : { "noteIndex" : 0 }, "schema" : "https://github.com/citation-style-language/schema/raw/master/csl-citation.json" }</w:instrText>
      </w:r>
      <w:r w:rsidR="00D34056">
        <w:fldChar w:fldCharType="separate"/>
      </w:r>
      <w:r w:rsidR="00983C68" w:rsidRPr="00983C68">
        <w:rPr>
          <w:noProof/>
          <w:vertAlign w:val="superscript"/>
        </w:rPr>
        <w:t>37</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 </w:t>
      </w:r>
      <w:r w:rsidR="00D31E29">
        <w:t xml:space="preserve"> </w:t>
      </w:r>
      <w:r w:rsidR="00D31E29">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rsidR="00D31E29">
        <w:fldChar w:fldCharType="separate"/>
      </w:r>
      <w:r w:rsidR="00983C68" w:rsidRPr="00983C68">
        <w:rPr>
          <w:noProof/>
          <w:vertAlign w:val="superscript"/>
        </w:rPr>
        <w:t>38</w:t>
      </w:r>
      <w:r w:rsidR="00D31E29">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997A48">
        <w:t>Single A</w:t>
      </w:r>
      <w:r w:rsidR="00BF55BC">
        <w:t>ccession</w:t>
      </w:r>
      <w:r w:rsidR="00821677">
        <w:t xml:space="preserve"> expression Map</w:t>
      </w:r>
      <w:r w:rsidR="00BF55BC">
        <w:t>"</w:t>
      </w:r>
      <w:r w:rsidR="009C40AE">
        <w:t xml:space="preserve"> (called 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9" w:name="EditPoint"/>
      <w:bookmarkEnd w:id="9"/>
      <w:r>
        <w:t xml:space="preserve"> All datasets used here were generated from whole-genome RNA-Seq analysis, although Camoco could also be applied to microarray-derived expression data.</w:t>
      </w:r>
    </w:p>
    <w:p w14:paraId="4EB4166F" w14:textId="77777777" w:rsidR="002B1DB8" w:rsidRDefault="002B1DB8" w:rsidP="006804EA">
      <w:pPr>
        <w:pStyle w:val="Heading3"/>
      </w:pPr>
      <w:bookmarkStart w:id="10" w:name="_Ref458774860"/>
      <w:r>
        <w:t>Table 1</w:t>
      </w:r>
      <w:bookmarkEnd w:id="10"/>
    </w:p>
    <w:p w14:paraId="6DCD7AFC" w14:textId="77777777" w:rsidR="002B1DB8" w:rsidRDefault="002B1DB8" w:rsidP="006804EA">
      <w:pPr>
        <w:pStyle w:val="Heading4"/>
      </w:pPr>
      <w:r>
        <w:t>Significantly Co-expressed GO Terms</w:t>
      </w:r>
    </w:p>
    <w:p w14:paraId="7EF40D81" w14:textId="5555C064"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BD7995">
        <w:instrText xml:space="preserve"> \* MERGEFORMAT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0FFFFCF5"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1A771445"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8E305C">
        <w:t>,</w:t>
      </w:r>
      <w:r w:rsidR="00417DA8">
        <w:t>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w:t>
      </w:r>
      <w:r w:rsidR="00C74261">
        <w:t>ed</w:t>
      </w:r>
      <w:r w:rsidR="009A74CB">
        <w:t xml:space="preserve"> best in</w:t>
      </w:r>
      <w:r w:rsidR="00CE4DB4">
        <w:t xml:space="preserve"> ZmPAN</w:t>
      </w:r>
      <w:r w:rsidR="007B162B">
        <w:t xml:space="preserve"> (See </w:t>
      </w:r>
      <w:r w:rsidR="007B162B">
        <w:fldChar w:fldCharType="begin"/>
      </w:r>
      <w:r w:rsidR="007B162B">
        <w:instrText xml:space="preserve"> REF _Ref458774860 \h </w:instrText>
      </w:r>
      <w:r w:rsidR="00BD7995">
        <w:instrText xml:space="preserve"> \* MERGEFORMAT </w:instrText>
      </w:r>
      <w:r w:rsidR="007B162B">
        <w:fldChar w:fldCharType="separate"/>
      </w:r>
      <w:r w:rsidR="000B0BA4">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lt;sup&gt;39&lt;/sup&gt;",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983C68" w:rsidRPr="00983C68">
        <w:rPr>
          <w:noProof/>
          <w:vertAlign w:val="superscript"/>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 xml:space="preserve">the subset of GO terms </w:t>
      </w:r>
      <w:r w:rsidR="00EB1B43">
        <w:t xml:space="preserve">with </w:t>
      </w:r>
      <w:r w:rsidR="006F3FCF">
        <w:t>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w:t>
      </w:r>
      <w:r w:rsidR="00A614E1">
        <w:t>as</w:t>
      </w:r>
      <w:r w:rsidR="003246AF">
        <w:t xml:space="preserve">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1" w:name="_Ref458774880"/>
      <w:r>
        <w:t>Table 2</w:t>
      </w:r>
      <w:bookmarkEnd w:id="11"/>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22F2920F"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983C68">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lt;sup&gt;40&lt;/sup&gt;", "plainTextFormattedCitation" : "40", "previouslyFormattedCitation" : "(Dongen 2000)" }, "properties" : { "noteIndex" : 0 }, "schema" : "https://github.com/citation-style-language/schema/raw/master/csl-citation.json" }</w:instrText>
      </w:r>
      <w:r w:rsidR="000E4135">
        <w:fldChar w:fldCharType="separate"/>
      </w:r>
      <w:r w:rsidR="00983C68" w:rsidRPr="00983C68">
        <w:rPr>
          <w:noProof/>
          <w:vertAlign w:val="superscript"/>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2427F85C" w:rsidR="009756C7" w:rsidRDefault="00894739" w:rsidP="006804EA">
      <w:r>
        <w:t>C</w:t>
      </w:r>
      <w:r w:rsidR="00871505">
        <w:t>amoco implements</w:t>
      </w:r>
      <w:r>
        <w:t xml:space="preserve"> the i</w:t>
      </w:r>
      <w:r w:rsidR="009756C7">
        <w:t>ntegration of GWAS candidates with co-expression interactions by directly assessing the density or locality of interaction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76598A">
        <w:t>-</w:t>
      </w:r>
      <w:r w:rsidR="009756C7">
        <w:t xml:space="preserve">) compared to </w:t>
      </w:r>
      <w:r w:rsidR="00DC159C">
        <w:t xml:space="preserve">those </w:t>
      </w:r>
      <w:r w:rsidR="009756C7">
        <w:t xml:space="preserve">genes which are </w:t>
      </w:r>
      <w:r w:rsidR="00DC159C">
        <w:t>not</w:t>
      </w:r>
      <w:r w:rsidR="009756C7">
        <w:t xml:space="preserve"> (</w:t>
      </w:r>
      <w:r w:rsidR="009756C7" w:rsidRPr="0076598A">
        <w:rPr>
          <w:i/>
        </w:rPr>
        <w:t>trans</w:t>
      </w:r>
      <w:r w:rsidR="0076598A">
        <w:t>-</w:t>
      </w:r>
      <w:r w:rsidR="009756C7">
        <w:t xml:space="preserve">). </w:t>
      </w:r>
    </w:p>
    <w:p w14:paraId="0D866A02" w14:textId="61BA9F8D"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4232A1">
        <w:t>-</w:t>
      </w:r>
      <w:r w:rsidR="00D504B8" w:rsidRPr="004232A1">
        <w:t>interactions</w:t>
      </w:r>
      <w:r w:rsidR="00D504B8">
        <w:t xml:space="preserve"> for pairs of genes less than 50 kb apart. The </w:t>
      </w:r>
      <w:r w:rsidR="00D34FEA">
        <w:t>distributions</w:t>
      </w:r>
      <w:r w:rsidR="00D504B8">
        <w:t xml:space="preserve"> of the two groups indicate that </w:t>
      </w:r>
      <w:r w:rsidR="00D504B8" w:rsidRPr="000D7009">
        <w:rPr>
          <w:i/>
        </w:rPr>
        <w:t>cis</w:t>
      </w:r>
      <w:r w:rsidR="00724685">
        <w:rPr>
          <w:i/>
        </w:rPr>
        <w:t>-</w:t>
      </w:r>
      <w:r w:rsidR="00D504B8">
        <w:t xml:space="preserve">genes are more likely to have a strong co-expression interaction score than </w:t>
      </w:r>
      <w:r w:rsidR="00D504B8" w:rsidRPr="000D7009">
        <w:rPr>
          <w:i/>
        </w:rPr>
        <w:t>trans</w:t>
      </w:r>
      <w:r w:rsidR="00075EDE">
        <w:t>-</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D504B8">
        <w:t xml:space="preserve">). This </w:t>
      </w:r>
      <w:r w:rsidR="00075EDE">
        <w:t xml:space="preserve">bias toward </w:t>
      </w:r>
      <w:r w:rsidR="00075EDE" w:rsidRPr="00075EDE">
        <w:rPr>
          <w:i/>
        </w:rPr>
        <w:t>cis</w:t>
      </w:r>
      <w:r w:rsidR="00075EDE">
        <w:t>-</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trans</w:t>
      </w:r>
      <w:r w:rsidR="00724685">
        <w:rPr>
          <w:i/>
        </w:rPr>
        <w:t>-</w:t>
      </w:r>
      <w:r w:rsidR="00955454">
        <w:rPr>
          <w:i/>
        </w:rPr>
        <w:t xml:space="preserve"> </w:t>
      </w:r>
      <w:r w:rsidR="00F32D68">
        <w:t xml:space="preserve">genes </w:t>
      </w:r>
      <w:r w:rsidR="00D504B8">
        <w:t xml:space="preserve">(e.g. Z-score ≥ 3, see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2" w:name="_Ref487124030"/>
      <w:r>
        <w:t>Fig 2</w:t>
      </w:r>
      <w:bookmarkEnd w:id="12"/>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660B7326"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6C64A6E0"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0B0BA4">
        <w:t>Fig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C81430">
        <w:fldChar w:fldCharType="separate"/>
      </w:r>
      <w:r w:rsidR="00983C68" w:rsidRPr="00983C68">
        <w:rPr>
          <w:noProof/>
          <w:vertAlign w:val="superscript"/>
        </w:rPr>
        <w:t>2</w:t>
      </w:r>
      <w:r w:rsidR="00C81430">
        <w:fldChar w:fldCharType="end"/>
      </w:r>
      <w:r w:rsidR="00C81430">
        <w:t>.</w:t>
      </w:r>
    </w:p>
    <w:p w14:paraId="2C4141CA" w14:textId="44644668"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causal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54740C">
        <w:t xml:space="preserve"> For example,</w:t>
      </w:r>
      <w:r w:rsidR="0010669E">
        <w:t xml:space="preserve"> </w:t>
      </w:r>
      <w:r w:rsidR="003B622D">
        <w:t>when</w:t>
      </w:r>
      <w:r w:rsidR="0010669E">
        <w:t xml:space="preserve">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0B0BA4">
        <w:t>Eq. 6</w:t>
      </w:r>
      <w:r w:rsidR="005364E4">
        <w:fldChar w:fldCharType="end"/>
      </w:r>
      <w:r w:rsidR="00126FBB">
        <w:t>)</w:t>
      </w:r>
      <w:r w:rsidR="00066CFC">
        <w:t>.</w:t>
      </w:r>
    </w:p>
    <w:p w14:paraId="5E85A01F" w14:textId="453177EF" w:rsidR="008D7F45" w:rsidRPr="00066CFC" w:rsidRDefault="00066CFC" w:rsidP="006804EA">
      <w:r>
        <w:t>A second key challenge</w:t>
      </w:r>
      <w:r w:rsidR="00F32D68">
        <w:t xml:space="preserve"> in to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0B0BA4">
        <w:t>Eq. 7</w:t>
      </w:r>
      <w:r w:rsidR="005364E4">
        <w:fldChar w:fldCharType="end"/>
      </w:r>
      <w:r w:rsidR="00126FBB">
        <w:t>)</w:t>
      </w:r>
      <w:r>
        <w:t>.</w:t>
      </w:r>
    </w:p>
    <w:p w14:paraId="475CB8E0" w14:textId="77A21AF7"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117CFBCB"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D7995">
        <w:instrText xml:space="preserve"> \* MERGEFORMAT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77777777" w:rsidR="008259D0" w:rsidRDefault="008259D0" w:rsidP="006804EA">
      <w:pPr>
        <w:pStyle w:val="Heading3"/>
      </w:pPr>
      <w:bookmarkStart w:id="13" w:name="_Ref456807908"/>
      <w:bookmarkStart w:id="14" w:name="_Ref458794783"/>
      <w:r>
        <w:t>Fig 3</w:t>
      </w:r>
      <w:bookmarkEnd w:id="13"/>
      <w:bookmarkEnd w:id="14"/>
    </w:p>
    <w:p w14:paraId="60426CDC" w14:textId="43E290A8" w:rsidR="008259D0" w:rsidRDefault="00AB785E" w:rsidP="006804EA">
      <w:pPr>
        <w:pStyle w:val="Heading4"/>
      </w:pPr>
      <w:r>
        <w:t>Simulating GWAS-network overlap</w:t>
      </w:r>
      <w:r w:rsidR="008259D0">
        <w:t xml:space="preserve"> using Gene Ontology </w:t>
      </w:r>
      <w:r w:rsidR="00F92705">
        <w:t>t</w:t>
      </w:r>
      <w:r w:rsidR="008259D0">
        <w:t>erms</w:t>
      </w:r>
    </w:p>
    <w:p w14:paraId="6F570FDB" w14:textId="4DD6E3B8"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w:t>
      </w:r>
      <w:r w:rsidR="00732E5C">
        <w:t>S</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C374C5">
        <w:t xml:space="preserve">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27C4D740"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5" w:name="_Ref458700744"/>
      <w:r>
        <w:t>Fig. 4</w:t>
      </w:r>
      <w:bookmarkEnd w:id="15"/>
    </w:p>
    <w:p w14:paraId="04F741E3" w14:textId="67BAC558" w:rsidR="009838D1" w:rsidRDefault="009838D1" w:rsidP="006804EA">
      <w:pPr>
        <w:pStyle w:val="Heading4"/>
      </w:pPr>
      <w:r>
        <w:t xml:space="preserve">Strength of co-expression among GO </w:t>
      </w:r>
      <w:r w:rsidR="00F92705">
        <w:t>t</w:t>
      </w:r>
      <w:r>
        <w:t>erms at varying levels of MCR</w:t>
      </w:r>
    </w:p>
    <w:p w14:paraId="1CA74236" w14:textId="3D15AC22"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 to 1</w:t>
      </w:r>
      <w:r w:rsidR="002E2926">
        <w:t>,</w:t>
      </w:r>
      <w:r>
        <w:t>000 random networks of the same size. Co-expression density and locality were then compared again (n=1000) with varying missing candidate rate (MCR) where</w:t>
      </w:r>
      <w:r w:rsidR="00364A8A">
        <w:t xml:space="preserve"> </w:t>
      </w:r>
      <w:r>
        <w:t>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w:t>
      </w:r>
      <w:r w:rsidR="000A0083">
        <w:t>0.001 &lt; p ≤ 0.05 (Purple curve)</w:t>
      </w:r>
      <w:r>
        <w:t>.</w:t>
      </w:r>
    </w:p>
    <w:p w14:paraId="57A3D38E" w14:textId="48F8A14C"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BD7995">
        <w:instrText xml:space="preserve"> \* MERGEFORMAT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11DAF36" w:rsidR="002B68E1" w:rsidRDefault="006F1358" w:rsidP="006804EA">
      <w:r>
        <w:t xml:space="preserve">In all three networks, GO terms with stronger initial co-expression were more robust to missing candidate genes. </w:t>
      </w:r>
      <w:r w:rsidR="00A07B70">
        <w:t xml:space="preserve">Signal among strongly co-expressed GO terms </w:t>
      </w:r>
      <w:r w:rsidR="009C4F5F">
        <w:t>(p-val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544A27CA"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050886">
        <w:t>=0)</w:t>
      </w:r>
      <w:r w:rsidR="008109D4">
        <w:t xml:space="preserve"> </w:t>
      </w:r>
      <w:r w:rsidR="00BE6AAA">
        <w:t xml:space="preserve">with </w:t>
      </w:r>
      <w:r w:rsidR="008109D4">
        <w:t>significant co-expression (p&l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6" w:name="_Ref458721156"/>
      <w:bookmarkStart w:id="17" w:name="_Ref447197618"/>
      <w:r>
        <w:t>Fig. 5</w:t>
      </w:r>
      <w:bookmarkEnd w:id="16"/>
      <w:bookmarkEnd w:id="17"/>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25CE05AF"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w:t>
      </w:r>
      <w:r w:rsidR="00F17996">
        <w:t>.001 &lt; p ≤ 0.05 (Purple curve).</w:t>
      </w:r>
    </w:p>
    <w:p w14:paraId="1B11A57A" w14:textId="1CEFF32D"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CC1C76">
        <w:t>to 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BD7995">
        <w:instrText xml:space="preserve"> \* MERGEFORMAT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114AA6E5"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w:t>
      </w:r>
      <w:r w:rsidR="002209C7">
        <w:t xml:space="preserve">the initial co-expression </w:t>
      </w:r>
      <w:r w:rsidR="006E0461">
        <w:t>strength</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0AF81F6E" w:rsidR="00F57963" w:rsidRDefault="00F52224" w:rsidP="0066169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7B6A9737"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 xml:space="preserve">roach (See </w:t>
      </w:r>
      <w:r w:rsidR="00160EDF">
        <w:fldChar w:fldCharType="begin"/>
      </w:r>
      <w:r w:rsidR="00160EDF">
        <w:instrText xml:space="preserve"> REF _Ref469995568 \h </w:instrText>
      </w:r>
      <w:r w:rsidR="00BD7995">
        <w:instrText xml:space="preserve"> \* MERGEFORMAT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0B550A89" w:rsidR="00AE2F07" w:rsidRDefault="005619D7" w:rsidP="0026078F">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 </w:t>
      </w:r>
      <w:r w:rsidR="00075B59">
        <w:fldChar w:fldCharType="begin" w:fldLock="1"/>
      </w:r>
      <w:r w:rsidR="00983C68">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lt;sup&gt;42&lt;/sup&gt;", "plainTextFormattedCitation" : "42", "previouslyFormattedCitation" : "(I. Baxter and Dilkes 2012)" }, "properties" : { "noteIndex" : 0 }, "schema" : "https://github.com/citation-style-language/schema/raw/master/csl-citation.json" }</w:instrText>
      </w:r>
      <w:r w:rsidR="00075B59">
        <w:fldChar w:fldCharType="separate"/>
      </w:r>
      <w:r w:rsidR="00983C68" w:rsidRPr="00983C68">
        <w:rPr>
          <w:noProof/>
          <w:vertAlign w:val="superscript"/>
        </w:rPr>
        <w:t>4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w:t>
      </w:r>
      <w:r w:rsidR="00F33381">
        <w:t>,</w:t>
      </w:r>
      <w:r w:rsidR="00711FC0">
        <w:t xml:space="preserve"> in depth</w:t>
      </w:r>
      <w:r w:rsidR="00F33381">
        <w:t>,</w:t>
      </w:r>
      <w:r w:rsidR="00711FC0">
        <w:t xml:space="preserve"> by Ziegler et al. </w:t>
      </w:r>
      <w:r w:rsidR="00711FC0">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lt;sup&gt;43&lt;/sup&gt;", "plainTextFormattedCitation" : "43", "previouslyFormattedCitation" : "(Ziegler et al. 2017)" }, "properties" : { "noteIndex" : 0 }, "schema" : "https://github.com/citation-style-language/schema/raw/master/csl-citation.json" }</w:instrText>
      </w:r>
      <w:r w:rsidR="00711FC0">
        <w:fldChar w:fldCharType="separate"/>
      </w:r>
      <w:r w:rsidR="00983C68" w:rsidRPr="00983C68">
        <w:rPr>
          <w:noProof/>
          <w:vertAlign w:val="superscript"/>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4 different geographic locations </w:t>
      </w:r>
      <w:r w:rsidR="00D4557F">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D4557F">
        <w:fldChar w:fldCharType="separate"/>
      </w:r>
      <w:r w:rsidR="00983C68" w:rsidRPr="00983C68">
        <w:rPr>
          <w:noProof/>
          <w:vertAlign w:val="superscript"/>
        </w:rPr>
        <w:t>1</w:t>
      </w:r>
      <w:r w:rsidR="00D4557F">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t xml:space="preserve"> </w:t>
      </w:r>
      <w:r w:rsidR="00A576F1">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A576F1">
        <w:fldChar w:fldCharType="separate"/>
      </w:r>
      <w:r w:rsidR="00983C68" w:rsidRPr="00983C68">
        <w:rPr>
          <w:noProof/>
          <w:vertAlign w:val="superscript"/>
        </w:rPr>
        <w:t>44</w:t>
      </w:r>
      <w:r w:rsidR="00A576F1">
        <w:fldChar w:fldCharType="end"/>
      </w:r>
      <w:r w:rsidR="006B0F7A">
        <w:t xml:space="preserve"> </w:t>
      </w:r>
      <w:r w:rsidR="007A5D68">
        <w:t xml:space="preserve">(RMIP ≤ 0.05; S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D52DF9" w:rsidRPr="00D52DF9">
        <w:t xml:space="preserve"> </w:t>
      </w:r>
      <w:r w:rsidR="006C545B">
        <w:t xml:space="preserve"> 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w:t>
      </w:r>
      <w:r w:rsidR="00C94B6C">
        <w:t>/</w:t>
      </w:r>
      <w:r w:rsidR="002245D7">
        <w:t>downstream of SNP</w:t>
      </w:r>
      <w:r w:rsidR="0027663E">
        <w:t xml:space="preserve">; See </w:t>
      </w:r>
      <w:r w:rsidR="0027663E">
        <w:fldChar w:fldCharType="begin"/>
      </w:r>
      <w:r w:rsidR="0027663E">
        <w:instrText xml:space="preserve"> REF _Ref444765587 \h </w:instrText>
      </w:r>
      <w:r w:rsidR="00BD7995">
        <w:instrText xml:space="preserve"> \* MERGEFORMAT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BD7995">
        <w:instrText xml:space="preserve"> \* MERGEFORMAT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BD7995">
        <w:instrText xml:space="preserve"> \* MERGEFORMAT</w:instrText>
      </w:r>
      <w:r w:rsidR="00A5397A">
        <w:instrText xml:space="preserve"> </w:instrText>
      </w:r>
      <w:r w:rsidR="00A5397A">
        <w:fldChar w:fldCharType="separate"/>
      </w:r>
      <w:r w:rsidR="000B0BA4">
        <w:t>Table 3</w:t>
      </w:r>
      <w:r w:rsidR="00A5397A">
        <w:fldChar w:fldCharType="end"/>
      </w:r>
      <w:r w:rsidR="00A5397A">
        <w:t>)</w:t>
      </w:r>
      <w:r w:rsidR="0099736B">
        <w:t>.</w:t>
      </w:r>
    </w:p>
    <w:p w14:paraId="6F949636" w14:textId="77777777" w:rsidR="00904EF0" w:rsidRDefault="00904EF0" w:rsidP="006804EA">
      <w:pPr>
        <w:pStyle w:val="Heading3"/>
      </w:pPr>
      <w:r>
        <w:t>Table 3</w:t>
      </w:r>
    </w:p>
    <w:p w14:paraId="32538809" w14:textId="77777777" w:rsidR="00904EF0" w:rsidRDefault="00904EF0" w:rsidP="006804EA">
      <w:pPr>
        <w:pStyle w:val="Heading4"/>
      </w:pPr>
      <w:r>
        <w:t>Maize grain ionome SNP-to-gene mapping results</w:t>
      </w:r>
    </w:p>
    <w:p w14:paraId="499682D5" w14:textId="77777777" w:rsidR="0049242C" w:rsidRDefault="0049242C" w:rsidP="00BD7995">
      <w:pPr>
        <w:pStyle w:val="Subtitle"/>
      </w:pPr>
      <w:r>
        <w:t>Significant SNPs associated with the maize grain Ionome were mapped to candidate genes by collapsing SNPs with overlapping windows down to effective SNPs then taking genes upstream and downstream of the effective SNP up to the flank limit.</w:t>
      </w:r>
    </w:p>
    <w:p w14:paraId="15BA9A53" w14:textId="77777777" w:rsidR="00E203B0" w:rsidRDefault="00E203B0" w:rsidP="00E203B0">
      <w:pPr>
        <w:pStyle w:val="Heading3"/>
      </w:pPr>
      <w:r>
        <w:t>Camoco identifies high priority candidate causal genes under ionomic GWAS loci</w:t>
      </w:r>
    </w:p>
    <w:p w14:paraId="32BF194D" w14:textId="549B3430"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885AAA">
        <w:t>,</w:t>
      </w:r>
      <w:r w:rsidR="00492E24">
        <w:t xml:space="preserve"> </w:t>
      </w:r>
      <w:r w:rsidR="00000EC8">
        <w:t xml:space="preserve">we discovered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BD7995">
        <w:instrText xml:space="preserve"> \* MERGEFORMAT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two SNP-to-gene mapping parameter settings (e.g. 50kb/1Flank and 100kb/1Flank), </w:t>
      </w:r>
      <w:r w:rsidR="00000EC8">
        <w:t>denoted as</w:t>
      </w:r>
      <w:r>
        <w:t xml:space="preserve"> the high 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8" w:name="_Ref489428564"/>
      <w:r>
        <w:t>Fig. 6</w:t>
      </w:r>
      <w:bookmarkEnd w:id="18"/>
    </w:p>
    <w:p w14:paraId="246DA9EE" w14:textId="77777777" w:rsidR="001C0928" w:rsidRDefault="001C0928" w:rsidP="001C0928">
      <w:pPr>
        <w:pStyle w:val="Heading4"/>
      </w:pPr>
      <w:r>
        <w:t>Number of intervening genes between HPO gene and GWAS locus</w:t>
      </w:r>
    </w:p>
    <w:p w14:paraId="1E1CC9AF" w14:textId="6332F6F1"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p>
    <w:p w14:paraId="1C260579" w14:textId="1FA7BE44"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w:t>
      </w:r>
      <w:r w:rsidR="00A93B17">
        <w:t xml:space="preserve"> observed </w:t>
      </w:r>
      <w:r w:rsidR="001C0928">
        <w:t>when considering candidate genes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9E1A19">
        <w:t>.</w:t>
      </w:r>
    </w:p>
    <w:p w14:paraId="79ACBC89" w14:textId="77777777" w:rsidR="00F11BB0" w:rsidRDefault="00F11BB0" w:rsidP="00F11BB0">
      <w:pPr>
        <w:pStyle w:val="Heading3"/>
      </w:pPr>
      <w:bookmarkStart w:id="19" w:name="_Ref485996339"/>
      <w:r>
        <w:t>Table 4</w:t>
      </w:r>
      <w:bookmarkEnd w:id="19"/>
    </w:p>
    <w:p w14:paraId="72C9BBD8" w14:textId="77777777" w:rsidR="00F11BB0" w:rsidRDefault="00F11BB0" w:rsidP="00F11BB0">
      <w:pPr>
        <w:pStyle w:val="Heading4"/>
      </w:pPr>
      <w:r>
        <w:t>Maize Grain Ionome High Priority Candidate Genes</w:t>
      </w:r>
    </w:p>
    <w:p w14:paraId="403832D9" w14:textId="696CA44D"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w:t>
      </w:r>
      <w:r w:rsidR="005633D5">
        <w:t>FDR</w:t>
      </w:r>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38434551"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BD7995">
        <w:instrText xml:space="preserve"> \* MERGEFORMAT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0" w:name="_Ref487144620"/>
      <w:r>
        <w:t>Fig.</w:t>
      </w:r>
      <w:r w:rsidR="00663C67">
        <w:t xml:space="preserve"> 7</w:t>
      </w:r>
      <w:bookmarkEnd w:id="20"/>
    </w:p>
    <w:p w14:paraId="1F6B0E4D" w14:textId="77777777" w:rsidR="00162DC9" w:rsidRDefault="00162DC9" w:rsidP="00162DC9">
      <w:pPr>
        <w:pStyle w:val="Heading4"/>
      </w:pPr>
      <w:r>
        <w:t>HPO Genes for Cd and Se in the ZmRoot Network</w:t>
      </w:r>
    </w:p>
    <w:p w14:paraId="6910540C" w14:textId="4A43E33D"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rsidR="00BD7995">
        <w:instrText xml:space="preserve"> \* MERGEFORMAT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494BC37" w:rsidR="00D277DD" w:rsidRDefault="00D277DD" w:rsidP="00027E14">
      <w:r>
        <w:fldChar w:fldCharType="begin"/>
      </w:r>
      <w:r>
        <w:instrText xml:space="preserve"> REF _Ref487144620 \h </w:instrText>
      </w:r>
      <w:r w:rsidR="00BD7995">
        <w:instrText xml:space="preserve"> \* MERGEFORMAT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3829202D" w:rsidR="00721D01" w:rsidRDefault="00641852" w:rsidP="00F301D2">
      <w:r>
        <w:t>B</w:t>
      </w:r>
      <w:r w:rsidR="007605F7">
        <w:t>oth density and locality were assessed on a gene specific level to measure</w:t>
      </w:r>
      <w:r w:rsidR="00F11BB0">
        <w:t xml:space="preserve"> the strength of a given candidate causal gene’s co-expression relationships with genes in other GWAS-identified loci (See </w:t>
      </w:r>
      <w:r w:rsidR="00F11BB0">
        <w:fldChar w:fldCharType="begin"/>
      </w:r>
      <w:r w:rsidR="00F11BB0">
        <w:instrText xml:space="preserve"> REF _Ref464738379 \h  \* MERGEFORMAT </w:instrText>
      </w:r>
      <w:r w:rsidR="00F11BB0">
        <w:fldChar w:fldCharType="separate"/>
      </w:r>
      <w:r w:rsidR="000B0BA4" w:rsidRPr="0045686C">
        <w:rPr>
          <w:rFonts w:eastAsiaTheme="minorEastAsia"/>
        </w:rPr>
        <w:t>Eq.</w:t>
      </w:r>
      <w:r w:rsidR="000B0BA4">
        <w:rPr>
          <w:rFonts w:eastAsiaTheme="minorEastAsia"/>
        </w:rPr>
        <w:t>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0B0BA4">
        <w:t>Eq.4</w:t>
      </w:r>
      <w:r w:rsidR="00F11BB0">
        <w:fldChar w:fldCharType="end"/>
      </w:r>
      <w:r w:rsidR="00F11BB0">
        <w:t xml:space="preserve">). </w:t>
      </w:r>
      <w:r w:rsidR="00337948">
        <w:t>Gene specific d</w:t>
      </w:r>
      <w:r w:rsidR="00F11BB0">
        <w:t xml:space="preserve">ensit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s</w:t>
      </w:r>
      <w:r w:rsidR="00706219">
        <w:t xml:space="preserve"> genes interactions</w:t>
      </w:r>
      <w:r w:rsidR="00F11BB0">
        <w:t xml:space="preserve"> to account for the </w:t>
      </w:r>
      <w:r w:rsidR="000565D6">
        <w:t>proportion</w:t>
      </w:r>
      <w:r w:rsidR="00F11BB0">
        <w:t xml:space="preserve"> of interactions between the candidate gene and the rest of the genome (i.e. genes not near a GWAS locus). Overall,</w:t>
      </w:r>
      <w:r w:rsidR="00C97ADB">
        <w:t xml:space="preserve"> density identified more HPO genes than locality</w:t>
      </w:r>
      <w:r w:rsidR="00F11BB0">
        <w:t>. For example, across all traits</w:t>
      </w:r>
      <w:r w:rsidR="001A5692">
        <w:t xml:space="preserve"> and networks</w:t>
      </w:r>
      <w:r w:rsidR="00F11BB0">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0B0BA4">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BD7995">
        <w:instrText xml:space="preserve"> \* MERGEFORMAT </w:instrText>
      </w:r>
      <w:r w:rsidR="00507083">
        <w:fldChar w:fldCharType="separate"/>
      </w:r>
      <w:r w:rsidR="000B0BA4">
        <w:t>Table 4</w:t>
      </w:r>
      <w:r w:rsidR="00507083">
        <w:fldChar w:fldCharType="end"/>
      </w:r>
      <w:r w:rsidR="00F11BB0">
        <w:t>: Both:Any). While this overlap is statistically significant (p ≤ 1.5</w:t>
      </w:r>
      <w:r w:rsidR="00F11BB0" w:rsidRPr="001F6D09">
        <w:t>e-13</w:t>
      </w:r>
      <w:r w:rsidR="00F11BB0">
        <w:t xml:space="preserve">; hypergeometric), the large number of uniquely discovered genes suggests the two measures are capturing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0B0BA4">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 used to generate them</w:t>
      </w:r>
      <w:r w:rsidR="00F301D2">
        <w:t xml:space="preserve"> (See </w:t>
      </w:r>
      <w:r w:rsidR="00F301D2">
        <w:fldChar w:fldCharType="begin"/>
      </w:r>
      <w:r w:rsidR="00F301D2">
        <w:instrText xml:space="preserve"> REF _Ref487125611 \h </w:instrText>
      </w:r>
      <w:r w:rsidR="00BD7995">
        <w:instrText xml:space="preserve"> \* MERGEFORMAT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679072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including Cd, which shared</w:t>
      </w:r>
      <w:r w:rsidR="006F1B15">
        <w:t xml:space="preserve"> </w:t>
      </w:r>
      <w:r>
        <w:t>significant overlap with 7 other elements (Al, Cu, K, Mg, Mo, Se and Sr), and Se, which shared</w:t>
      </w:r>
      <w:r w:rsidR="006F1B15">
        <w:t xml:space="preserve"> </w:t>
      </w:r>
      <w:r>
        <w:t xml:space="preserve">significant overlap with 3 other elements </w:t>
      </w:r>
      <w:r w:rsidR="00AC60C0">
        <w:t>(As,</w:t>
      </w:r>
      <w:r w:rsidR="00A37B83">
        <w:t xml:space="preserve"> </w:t>
      </w:r>
      <w:r w:rsidR="00AC60C0">
        <w:t>Cd an</w:t>
      </w:r>
      <w:r w:rsidR="002B5295">
        <w:t>d</w:t>
      </w:r>
      <w:r w:rsidR="00AC60C0">
        <w:t xml:space="preserve"> Mg), </w:t>
      </w:r>
      <w:r>
        <w:t>and Mo, which shar</w:t>
      </w:r>
      <w:r w:rsidR="00EB6B7C">
        <w:t>ed</w:t>
      </w:r>
      <w:r w:rsidR="006F1B15">
        <w:t xml:space="preserve"> </w:t>
      </w:r>
      <w:r w:rsidR="00EB6B7C">
        <w:t>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1" w:name="_Ref486000600"/>
      <w:r>
        <w:t>Table 5</w:t>
      </w:r>
      <w:bookmarkEnd w:id="21"/>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12FFEF5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BD7995">
        <w:instrText xml:space="preserve"> \* MERGEFORMAT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BD7995">
        <w:instrText xml:space="preserve"> \* MERGEFORMAT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4B5885">
        <w:fldChar w:fldCharType="separate"/>
      </w:r>
      <w:r w:rsidR="00983C68" w:rsidRPr="00983C68">
        <w:rPr>
          <w:noProof/>
          <w:vertAlign w:val="superscript"/>
        </w:rPr>
        <w:t>45</w:t>
      </w:r>
      <w:r w:rsidR="004B5885">
        <w:fldChar w:fldCharType="end"/>
      </w:r>
      <w:r w:rsidR="000E2B91">
        <w:t>.</w:t>
      </w:r>
    </w:p>
    <w:p w14:paraId="418134BA" w14:textId="77777777" w:rsidR="00EB61E4" w:rsidRDefault="00EB61E4" w:rsidP="00EB61E4">
      <w:pPr>
        <w:pStyle w:val="Heading3"/>
      </w:pPr>
      <w:bookmarkStart w:id="22" w:name="_Ref483951527"/>
      <w:r>
        <w:t>Fig. 8</w:t>
      </w:r>
      <w:bookmarkEnd w:id="22"/>
    </w:p>
    <w:p w14:paraId="14D0A7E7" w14:textId="77777777" w:rsidR="00EB61E4" w:rsidRDefault="00EB61E4" w:rsidP="00EB61E4">
      <w:pPr>
        <w:pStyle w:val="Heading4"/>
      </w:pPr>
      <w:r>
        <w:t>Gene Ontology Biological Process Enrichment for the Ionome</w:t>
      </w:r>
    </w:p>
    <w:p w14:paraId="2061400B" w14:textId="12F9AE9A" w:rsidR="00EB61E4" w:rsidRDefault="00EB61E4" w:rsidP="00985E44">
      <w:pPr>
        <w:pStyle w:val="Subtitl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7CC3E406"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BD7995">
        <w:instrText xml:space="preserve"> \* MERGEFORMAT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rsidR="00983C68">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lt;sup&gt;46&lt;/sup&gt;", "plainTextFormattedCitation" : "46", "previouslyFormattedCitation" : "(Fan et al. 2015)" }, "properties" : { "noteIndex" : 0 }, "schema" : "https://github.com/citation-style-language/schema/raw/master/csl-citation.json" }</w:instrText>
      </w:r>
      <w:r>
        <w:fldChar w:fldCharType="separate"/>
      </w:r>
      <w:r w:rsidR="00983C68" w:rsidRPr="00983C68">
        <w:rPr>
          <w:noProof/>
          <w:vertAlign w:val="superscript"/>
        </w:rPr>
        <w:t>46</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983C68">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lt;sup&gt;47&lt;/sup&gt;", "plainTextFormattedCitation" : "47", "previouslyFormattedCitation" : "(Katagiri et al. 2005)" }, "properties" : { "noteIndex" : 0 }, "schema" : "https://github.com/citation-style-language/schema/raw/master/csl-citation.json" }</w:instrText>
      </w:r>
      <w:r w:rsidR="000A7C15">
        <w:fldChar w:fldCharType="separate"/>
      </w:r>
      <w:r w:rsidR="00983C68" w:rsidRPr="00983C68">
        <w:rPr>
          <w:noProof/>
          <w:vertAlign w:val="superscript"/>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rsidR="00983C68">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lt;sup&gt;48&lt;/sup&gt;", "plainTextFormattedCitation" : "48", "previouslyFormattedCitation" : "(Roston et al. 2012)" }, "properties" : { "noteIndex" : 0 }, "schema" : "https://github.com/citation-style-language/schema/raw/master/csl-citation.json" }</w:instrText>
      </w:r>
      <w:r>
        <w:fldChar w:fldCharType="separate"/>
      </w:r>
      <w:r w:rsidR="00983C68" w:rsidRPr="00983C68">
        <w:rPr>
          <w:noProof/>
          <w:vertAlign w:val="superscript"/>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0B0BA4">
        <w:t>Discussion</w:t>
      </w:r>
      <w:r w:rsidR="004A7CF1">
        <w:fldChar w:fldCharType="end"/>
      </w:r>
      <w:r w:rsidR="004A7CF1">
        <w:t>)</w:t>
      </w:r>
      <w:r w:rsidR="005D1BD9" w:rsidRPr="00E81580">
        <w:t>.</w:t>
      </w:r>
    </w:p>
    <w:p w14:paraId="4E97518D" w14:textId="0A6A599E"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rsidR="00983C68">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t;sup&gt;49&lt;/sup&gt;", "plainTextFormattedCitation" : "49", "previouslyFormattedCitation" : "(Lawrence et al. 2004)" }, "properties" : { "noteIndex" : 0 }, "schema" : "https://github.com/citation-style-language/schema/raw/master/csl-citation.json" }</w:instrText>
      </w:r>
      <w:r>
        <w:fldChar w:fldCharType="separate"/>
      </w:r>
      <w:r w:rsidR="00983C68" w:rsidRPr="00983C68">
        <w:rPr>
          <w:noProof/>
          <w:vertAlign w:val="superscript"/>
        </w:rPr>
        <w:t>49</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61C5E2A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lt;sup&gt;50&lt;/sup&gt;", "plainTextFormattedCitation" : "50", "previouslyFormattedCitation" : "(Winkler and Freeling 1994)" }, "properties" : { "noteIndex" : 0 }, "schema" : "https://github.com/citation-style-language/schema/raw/master/csl-citation.json" }</w:instrText>
      </w:r>
      <w:r w:rsidRPr="00A570DC">
        <w:fldChar w:fldCharType="separate"/>
      </w:r>
      <w:r w:rsidR="00983C68" w:rsidRPr="00983C68">
        <w:rPr>
          <w:noProof/>
          <w:vertAlign w:val="superscript"/>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83C68">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t;sup&gt;51&lt;/sup&gt;", "plainTextFormattedCitation" : "51", "previouslyFormattedCitation" : "(Lawit et al. 2010)" }, "properties" : { "noteIndex" : 0 }, "schema" : "https://github.com/citation-style-language/schema/raw/master/csl-citation.json" }</w:instrText>
      </w:r>
      <w:r w:rsidR="00C15CDE">
        <w:fldChar w:fldCharType="separate"/>
      </w:r>
      <w:r w:rsidR="00983C68" w:rsidRPr="00983C68">
        <w:rPr>
          <w:noProof/>
          <w:vertAlign w:val="superscript"/>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 </w:t>
      </w:r>
      <w:r w:rsidR="00E658B6">
        <w:t xml:space="preserve"> </w:t>
      </w:r>
      <w:r w:rsidRPr="00EB7EEB">
        <w:rPr>
          <w:i/>
        </w:rPr>
        <w:t>d8</w:t>
      </w:r>
      <w:r>
        <w:t>, though both</w:t>
      </w:r>
      <w:r w:rsidR="00A13548" w:rsidRPr="00985E44">
        <w:t xml:space="preserve"> </w:t>
      </w:r>
      <w:r>
        <w:t>are present in the root based co-expression network (ZmRoot). There was only</w:t>
      </w:r>
      <w:r w:rsidR="00A13548">
        <w:t xml:space="preserve"> </w:t>
      </w:r>
      <w:r>
        <w:t xml:space="preserve">moderate, but positive co-expression between </w:t>
      </w:r>
      <w:r>
        <w:rPr>
          <w:i/>
        </w:rPr>
        <w:t>d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rsidR="00983C68">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lt;sup&gt;52&lt;/sup&gt;", "plainTextFormattedCitation" : "52", "previouslyFormattedCitation" : "(Fu et al. 2016)" }, "properties" : { "noteIndex" : 0 }, "schema" : "https://github.com/citation-style-language/schema/raw/master/csl-citation.json" }</w:instrText>
      </w:r>
      <w:r>
        <w:fldChar w:fldCharType="separate"/>
      </w:r>
      <w:r w:rsidR="00983C68" w:rsidRPr="00983C68">
        <w:rPr>
          <w:noProof/>
          <w:vertAlign w:val="superscript"/>
        </w:rPr>
        <w:t>52</w:t>
      </w:r>
      <w:r>
        <w:fldChar w:fldCharType="end"/>
      </w:r>
      <w:r w:rsidRPr="004F33CF">
        <w:t xml:space="preserve"> </w:t>
      </w:r>
      <w:r w:rsidR="001322B8">
        <w:t>which</w:t>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3" w:name="_Ref484091798"/>
      <w:r w:rsidRPr="005F38FF">
        <w:t>Fig. 9</w:t>
      </w:r>
      <w:bookmarkEnd w:id="23"/>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774A000B" w:rsidR="008458B3" w:rsidRDefault="008458B3" w:rsidP="008458B3">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lt;sup&gt;50&lt;/sup&gt;", "plainTextFormattedCitation" : "50", "previouslyFormattedCitation" : "(Winkler and Freeling 1994)" }, "properties" : { "noteIndex" : 0 }, "schema" : "https://github.com/citation-style-language/schema/raw/master/csl-citation.json" }</w:instrText>
      </w:r>
      <w:r>
        <w:fldChar w:fldCharType="separate"/>
      </w:r>
      <w:r w:rsidR="00983C68" w:rsidRPr="00983C68">
        <w:rPr>
          <w:noProof/>
          <w:vertAlign w:val="superscript"/>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DB53DA">
        <w:fldChar w:fldCharType="separate"/>
      </w:r>
      <w:r w:rsidR="00983C68" w:rsidRPr="00983C68">
        <w:rPr>
          <w:noProof/>
          <w:vertAlign w:val="superscript"/>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rsidR="00983C68">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lt;sup&gt;54&lt;/sup&gt;", "plainTextFormattedCitation" : "54", "previouslyFormattedCitation" : "(Asaro et al. 2016)" }, "properties" : { "noteIndex" : 0 }, "schema" : "https://github.com/citation-style-language/schema/raw/master/csl-citation.json" }</w:instrText>
      </w:r>
      <w:r>
        <w:fldChar w:fldCharType="separate"/>
      </w:r>
      <w:r w:rsidR="00983C68" w:rsidRPr="00983C68">
        <w:rPr>
          <w:noProof/>
          <w:vertAlign w:val="superscript"/>
        </w:rPr>
        <w:t>54</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903E36">
        <w:t>,</w:t>
      </w:r>
      <w:r>
        <w:t xml:space="preserve"> </w:t>
      </w:r>
      <w:r w:rsidRPr="009D3B04">
        <w:t>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D8-mpl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77777777" w:rsidR="008458B3" w:rsidRDefault="008458B3" w:rsidP="008458B3">
      <w:pPr>
        <w:pStyle w:val="Heading3"/>
      </w:pPr>
      <w:bookmarkStart w:id="24" w:name="_Ref481757037"/>
      <w:bookmarkStart w:id="25" w:name="_Ref484529183"/>
      <w:r>
        <w:t>Fig. 10</w:t>
      </w:r>
      <w:bookmarkEnd w:id="24"/>
      <w:bookmarkEnd w:id="25"/>
    </w:p>
    <w:p w14:paraId="7E2A9DF3" w14:textId="77777777" w:rsidR="008458B3" w:rsidRDefault="008458B3" w:rsidP="008458B3">
      <w:pPr>
        <w:pStyle w:val="Heading4"/>
      </w:pPr>
      <w:r>
        <w:t>Co-expression network for D9 and cadmium HPO genes</w:t>
      </w:r>
    </w:p>
    <w:p w14:paraId="43FA60AC" w14:textId="2C421190"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w:t>
      </w:r>
      <w:r w:rsidR="00A63B7B">
        <w:t xml:space="preserve">grouped and </w:t>
      </w:r>
      <w:r>
        <w:t xml:space="preserve">positioned based on chromosomal </w:t>
      </w:r>
      <w:r w:rsidR="00A63B7B">
        <w:t>location</w:t>
      </w:r>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191CDA43" w:rsidR="008458B3" w:rsidRDefault="007F583E" w:rsidP="008458B3">
      <w:r>
        <w:t xml:space="preserve">Genes </w:t>
      </w:r>
      <w:r w:rsidR="008458B3">
        <w:t xml:space="preserve">co-expressed with </w:t>
      </w:r>
      <w:r w:rsidR="00527DC9" w:rsidRPr="00527DC9">
        <w:rPr>
          <w:i/>
        </w:rPr>
        <w:t>d9</w:t>
      </w:r>
      <w:r w:rsidR="008458B3">
        <w:t xml:space="preserve"> were investigated to determine which among these were associated with ionomic traits,</w:t>
      </w:r>
      <w:r w:rsidR="00E43FB3">
        <w:t xml:space="preserve"> and </w:t>
      </w:r>
      <w:r w:rsidR="008458B3">
        <w:t xml:space="preserve">in particular, seed Cd 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8458B3">
        <w:t>Fig. 10</w:t>
      </w:r>
      <w:r w:rsidR="008458B3">
        <w:fldChar w:fldCharType="end"/>
      </w:r>
      <w:r w:rsidR="008458B3">
        <w:t>A).  Among these were the maize Shortroot paralog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983C68">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lt;sup&gt;55&lt;/sup&gt;", "plainTextFormattedCitation" : "55", "previouslyFormattedCitation" : "(Wild et al. 2016)" }, "properties" : { "noteIndex" : 0 }, "schema" : "https://github.com/citation-style-language/schema/raw/master/csl-citation.json" }</w:instrText>
      </w:r>
      <w:r w:rsidR="00946ED5">
        <w:fldChar w:fldCharType="separate"/>
      </w:r>
      <w:r w:rsidR="00983C68" w:rsidRPr="00983C68">
        <w:rPr>
          <w:noProof/>
          <w:vertAlign w:val="superscript"/>
        </w:rPr>
        <w:t>55</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w:t>
      </w:r>
      <w:r w:rsidR="00533578">
        <w:t xml:space="preserve"> resulting in excess Fe, as determined</w:t>
      </w:r>
      <w:r w:rsidR="008458B3">
        <w:t xml:space="preserve"> by the D9-1 and D8-mpl mutants, points to a conserved role for the DELLA domain transcription factors and GA signaling </w:t>
      </w:r>
      <w:r w:rsidR="00533578">
        <w:t>for</w:t>
      </w:r>
      <w:r w:rsidR="008458B3">
        <w:t xml:space="preserve">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3406172B" w:rsidR="007E08F8" w:rsidRPr="007E08F8" w:rsidRDefault="008458B3" w:rsidP="008458B3">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t xml:space="preserve"> </w:t>
      </w:r>
      <w:r w:rsidR="00663F8F">
        <w:fldChar w:fldCharType="begin" w:fldLock="1"/>
      </w:r>
      <w:r w:rsidR="00983C68">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lt;sup&gt;56&lt;/sup&gt;", "plainTextFormattedCitation" : "56", "previouslyFormattedCitation" : "(Monaco et al. 2013)" }, "properties" : { "noteIndex" : 0 }, "schema" : "https://github.com/citation-style-language/schema/raw/master/csl-citation.json" }</w:instrText>
      </w:r>
      <w:r w:rsidR="00663F8F">
        <w:fldChar w:fldCharType="separate"/>
      </w:r>
      <w:r w:rsidR="00983C68" w:rsidRPr="00983C68">
        <w:rPr>
          <w:noProof/>
          <w:vertAlign w:val="superscript"/>
        </w:rPr>
        <w:t>56</w:t>
      </w:r>
      <w:r w:rsidR="00663F8F">
        <w:fldChar w:fldCharType="end"/>
      </w:r>
      <w:r>
        <w:t>. The genes encoded by enzymes that participate in phenylpropanoid biosynthesis</w:t>
      </w:r>
      <w:r w:rsidR="00FB1FCB">
        <w:t>,</w:t>
      </w:r>
      <w:r>
        <w:t xml:space="preserve"> CCR1 (GRMZM2G131205)</w:t>
      </w:r>
      <w:r w:rsidR="00FB1FCB">
        <w:t>,</w:t>
      </w:r>
      <w:r>
        <w:t xml:space="preserve"> the maize LigB paralog (GRMZM2G078500)</w:t>
      </w:r>
      <w:r w:rsidR="00FB1FCB">
        <w:t>,</w:t>
      </w:r>
      <w:r>
        <w:t xml:space="preserve"> </w:t>
      </w:r>
      <w:r w:rsidR="00FB1FCB">
        <w:t>and</w:t>
      </w:r>
      <w:r>
        <w:t xml:space="preserve"> a laccase paralog were co-expressed with D9 (GRMZM2G336337). LigB, which in Angiosperms </w:t>
      </w:r>
      <w:r w:rsidR="00FB1FCB">
        <w:t xml:space="preserve">such as </w:t>
      </w:r>
      <w:r w:rsidR="00FB1FCB" w:rsidRPr="00142E48">
        <w:rPr>
          <w:i/>
        </w:rPr>
        <w:t>A. thaliana</w:t>
      </w:r>
      <w:r>
        <w:t xml:space="preserve"> is only known to be required for the formation of a pioneer specialized metabolite of no known function, was linked to QTL for multiple ions including Cd, Mn, Zn, and N</w:t>
      </w:r>
      <w:r w:rsidR="00C47684">
        <w:t>i. CCR1, however, was only in the HPO set</w:t>
      </w:r>
      <w:r>
        <w:t xml:space="preserve">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0385314D" w:rsidR="007C768D" w:rsidRDefault="007E08F8" w:rsidP="002933C8">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8C22D3">
        <w:t>In addition to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that biological signal was enriched by our novel combination of expression level polymorphisms and GWAS</w:t>
      </w:r>
      <w:r w:rsidR="00A90EBC">
        <w:t>,</w:t>
      </w:r>
      <w:r w:rsidR="008C22D3">
        <w:t xml:space="preserve"> and </w:t>
      </w:r>
      <w:r w:rsidR="00A90EBC">
        <w:t xml:space="preserve">provided </w:t>
      </w:r>
      <w:r w:rsidR="008C22D3">
        <w:t xml:space="preserve">evidence of novel associations between multiple pathways and elemental homeostasis. </w:t>
      </w:r>
    </w:p>
    <w:p w14:paraId="21C37C86" w14:textId="470A612B"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000311">
        <w:fldChar w:fldCharType="separate"/>
      </w:r>
      <w:r w:rsidR="00983C68" w:rsidRPr="00983C68">
        <w:rPr>
          <w:noProof/>
          <w:vertAlign w:val="superscript"/>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C80535">
        <w:fldChar w:fldCharType="separate"/>
      </w:r>
      <w:r w:rsidR="00983C68" w:rsidRPr="00983C68">
        <w:rPr>
          <w:noProof/>
          <w:vertAlign w:val="superscript"/>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0B0BA4">
        <w:t>Fig. 8</w:t>
      </w:r>
      <w:r w:rsidR="00850F45">
        <w:fldChar w:fldCharType="end"/>
      </w:r>
      <w:r w:rsidR="00850F45">
        <w:t>)</w:t>
      </w:r>
      <w:r w:rsidR="00B750E1">
        <w:t>.</w:t>
      </w:r>
    </w:p>
    <w:p w14:paraId="638CDBA5" w14:textId="18C9151A"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3C21251A"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B750E1">
        <w:fldChar w:fldCharType="separate"/>
      </w:r>
      <w:r w:rsidR="00983C68" w:rsidRPr="00983C68">
        <w:rPr>
          <w:noProof/>
          <w:vertAlign w:val="superscript"/>
        </w:rPr>
        <w:t>45</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rabidopsis homologs of both MSI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3FC941E4" w:rsidR="008C22D3" w:rsidRPr="00E7352B" w:rsidRDefault="008C22D3" w:rsidP="00EF1080">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83C68">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lt;sup&gt;58&lt;/sup&gt;", "plainTextFormattedCitation" : "58", "previouslyFormattedCitation" : "(I. Baxter et al. 2003)" }, "properties" : { "noteIndex" : 0 }, "schema" : "https://github.com/citation-style-language/schema/raw/master/csl-citation.json" }</w:instrText>
      </w:r>
      <w:r w:rsidR="00B920A4">
        <w:fldChar w:fldCharType="separate"/>
      </w:r>
      <w:r w:rsidR="00983C68" w:rsidRPr="00983C68">
        <w:rPr>
          <w:noProof/>
          <w:vertAlign w:val="superscript"/>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983C68">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lt;sup&gt;59&lt;/sup&gt;", "plainTextFormattedCitation" : "59", "previouslyFormattedCitation" : "(Badri et al. 2007)" }, "properties" : { "noteIndex" : 0 }, "schema" : "https://github.com/citation-style-language/schema/raw/master/csl-citation.json" }</w:instrText>
      </w:r>
      <w:r w:rsidR="00924AF7">
        <w:fldChar w:fldCharType="separate"/>
      </w:r>
      <w:r w:rsidR="00983C68" w:rsidRPr="00983C68">
        <w:rPr>
          <w:noProof/>
          <w:vertAlign w:val="superscript"/>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6E7EE951" w:rsidR="006E1DB2" w:rsidRDefault="00234CCE" w:rsidP="006804EA">
      <w:r>
        <w:t>Cadmium is well measured by ICP-MS</w:t>
      </w:r>
      <w:r w:rsidR="008C22D3">
        <w:t xml:space="preserve"> and affected by substantial genetic variance</w:t>
      </w:r>
      <w:r w:rsidR="001C2F18">
        <w:t xml:space="preserve"> </w:t>
      </w:r>
      <w:r w:rsidR="001C2F18">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1C2F18">
        <w:fldChar w:fldCharType="separate"/>
      </w:r>
      <w:r w:rsidR="00983C68" w:rsidRPr="00983C68">
        <w:rPr>
          <w:noProof/>
          <w:vertAlign w:val="superscript"/>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BD7995">
        <w:instrText xml:space="preserve"> \* MERGEFORMAT </w:instrText>
      </w:r>
      <w:r w:rsidR="00D911E2">
        <w:fldChar w:fldCharType="separate"/>
      </w:r>
      <w:r w:rsidR="000B0BA4">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 ZmPAN-Cd)</w:t>
      </w:r>
      <w:r w:rsidR="00EB4A1D">
        <w:t>,</w:t>
      </w:r>
      <w:r w:rsidR="0078184A">
        <w:t xml:space="preserve"> which is</w:t>
      </w:r>
      <w:r w:rsidR="008C22D3">
        <w:t xml:space="preserve"> responsible for a step in the biosynthesis of hydrophobic barriers</w:t>
      </w:r>
      <w:r w:rsidR="00D319F4">
        <w:t xml:space="preserve"> </w:t>
      </w:r>
      <w:r w:rsidR="00D319F4">
        <w:fldChar w:fldCharType="begin" w:fldLock="1"/>
      </w:r>
      <w:r w:rsidR="00983C68">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lt;sup&gt;60&lt;/sup&gt;", "plainTextFormattedCitation" : "60", "previouslyFormattedCitation" : "(Tacke et al. 1995)" }, "properties" : { "noteIndex" : 0 }, "schema" : "https://github.com/citation-style-language/schema/raw/master/csl-citation.json" }</w:instrText>
      </w:r>
      <w:r w:rsidR="00D319F4">
        <w:fldChar w:fldCharType="separate"/>
      </w:r>
      <w:r w:rsidR="00983C68" w:rsidRPr="00983C68">
        <w:rPr>
          <w:noProof/>
          <w:vertAlign w:val="superscript"/>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t>ARR1-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Arabidopsis are </w:t>
      </w:r>
      <w:r w:rsidR="00987DF9">
        <w:t xml:space="preserve">expressed </w:t>
      </w:r>
      <w:r w:rsidR="008C22D3">
        <w:t xml:space="preserve">in the stele where they regulate the activity of HKT1 </w:t>
      </w:r>
      <w:r w:rsidR="000D3FBC">
        <w:fldChar w:fldCharType="begin" w:fldLock="1"/>
      </w:r>
      <w:r w:rsidR="00983C6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lt;sup&gt;61&lt;/sup&gt;", "plainTextFormattedCitation" : "61", "previouslyFormattedCitation" : "(Mason et al. 2010)" }, "properties" : { "noteIndex" : 0 }, "schema" : "https://github.com/citation-style-language/schema/raw/master/csl-citation.json" }</w:instrText>
      </w:r>
      <w:r w:rsidR="000D3FBC">
        <w:fldChar w:fldCharType="separate"/>
      </w:r>
      <w:r w:rsidR="00983C68" w:rsidRPr="00983C68">
        <w:rPr>
          <w:noProof/>
          <w:vertAlign w:val="superscript"/>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6" w:name="_Ref469995568"/>
    </w:p>
    <w:p w14:paraId="276A3C0A" w14:textId="79D97FA0"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 driven approaches such as network integration</w:t>
      </w:r>
      <w:r w:rsidR="00D40610">
        <w:t>,</w:t>
      </w:r>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27" w:name="_Ref487125611"/>
      <w:r>
        <w:t>Discussion</w:t>
      </w:r>
      <w:bookmarkEnd w:id="26"/>
      <w:bookmarkEnd w:id="27"/>
    </w:p>
    <w:p w14:paraId="092C6C61" w14:textId="1AF78D0A" w:rsidR="008B2A55" w:rsidRDefault="008B2A55" w:rsidP="008B2A55">
      <w:pPr>
        <w:pStyle w:val="Heading3"/>
      </w:pPr>
      <w:r>
        <w:t>The effects of linkage disequilibrium</w:t>
      </w:r>
    </w:p>
    <w:p w14:paraId="0DCBCE29" w14:textId="518614EE"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 xml:space="preserve">more </w:t>
      </w:r>
      <w:r w:rsidR="0096174A">
        <w:t>mechanistic understandings of these trai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983C68" w:rsidRPr="00983C68">
        <w:rPr>
          <w:noProof/>
          <w:vertAlign w:val="superscript"/>
        </w:rPr>
        <w:t>12–14</w:t>
      </w:r>
      <w:r w:rsidR="008446EC" w:rsidRPr="008446EC">
        <w:fldChar w:fldCharType="end"/>
      </w:r>
      <w:r w:rsidRPr="008446EC">
        <w:t>.</w:t>
      </w:r>
      <w:r>
        <w:t xml:space="preserve"> </w:t>
      </w:r>
      <w:r w:rsidR="0029761B">
        <w:t>Additionally, factors such as bias due to cis- co-expression</w:t>
      </w:r>
      <w:r w:rsidR="003831C8">
        <w:t xml:space="preserve">, as well as </w:t>
      </w:r>
      <w:r w:rsidR="0029761B">
        <w:t>different co-expression metrics and networks</w:t>
      </w:r>
      <w:r w:rsidR="003831C8">
        <w:t>,</w:t>
      </w:r>
      <w:r w:rsidR="0029761B">
        <w:t xml:space="preserve"> and network</w:t>
      </w:r>
      <w:r w:rsidR="005329BA">
        <w:t xml:space="preserve"> parameters</w:t>
      </w:r>
      <w:r w:rsidR="0029761B">
        <w:t xml:space="preserve"> need to be considered</w:t>
      </w:r>
      <w:r w:rsidR="003831C8">
        <w:t xml:space="preserve"> </w:t>
      </w:r>
      <w:r w:rsidR="0029761B">
        <w:t>in order to identify co-expression signal.</w:t>
      </w:r>
    </w:p>
    <w:p w14:paraId="5EB0AA79" w14:textId="2F859004"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A common approach to interpreting such a locus is through manual inspection of the genome region of interest with a goal of identifying candidate genes whose function is consistent with the phenotype of interest, which can introduce bias in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Our approach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p>
    <w:p w14:paraId="3A88CAE9" w14:textId="4E855AD0" w:rsidR="001D06EE" w:rsidRDefault="004C123B" w:rsidP="00E65C19">
      <w:r>
        <w:t xml:space="preserve">We demonstrate that 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BD7995">
        <w:instrText xml:space="preserve"> \* MERGEFORMAT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0B0BA4">
        <w:t>Table 4</w:t>
      </w:r>
      <w:r w:rsidR="002319EE">
        <w:fldChar w:fldCharType="end"/>
      </w:r>
      <w:r w:rsidR="002319EE">
        <w:t>)</w:t>
      </w:r>
      <w:r w:rsidR="00052FF5">
        <w:t>.</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the functional allele segregating</w:t>
      </w:r>
      <w:r w:rsidR="002032D3">
        <w:t xml:space="preserve"> </w:t>
      </w:r>
      <w:r w:rsidR="00FC1BA7">
        <w:t xml:space="preserve">in a small number of lines </w:t>
      </w:r>
      <w:r w:rsidR="00FC1BA7">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FC1BA7">
        <w:fldChar w:fldCharType="separate"/>
      </w:r>
      <w:r w:rsidR="00983C68" w:rsidRPr="00983C68">
        <w:rPr>
          <w:noProof/>
          <w:vertAlign w:val="superscript"/>
        </w:rPr>
        <w:t>2</w:t>
      </w:r>
      <w:r w:rsidR="00FC1BA7">
        <w:fldChar w:fldCharType="end"/>
      </w:r>
      <w:r w:rsidR="00FC1BA7">
        <w:t xml:space="preserve">. Additionally, Wallace et al. showed that the causal polymorphism is likely to reside in regulatory regions, </w:t>
      </w:r>
      <w:r w:rsidR="009E7D32">
        <w:t xml:space="preserve">that is, </w:t>
      </w:r>
      <w:r w:rsidR="00FC1BA7">
        <w:t>outside of exonic regions. Until we precisely understand the regulatory landscape</w:t>
      </w:r>
      <w:r w:rsidR="00043536">
        <w:t xml:space="preserve"> in the species being studied</w:t>
      </w:r>
      <w:r w:rsidR="002032D3">
        <w:t xml:space="preserve">, </w:t>
      </w:r>
      <w:r w:rsidR="00FC1BA7">
        <w:t>even the most powerful GW</w:t>
      </w:r>
      <w:r w:rsidR="00043536">
        <w:t>A</w:t>
      </w:r>
      <w:r w:rsidR="009124A5">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w:t>
      </w:r>
      <w:r w:rsidR="002032D3">
        <w:t xml:space="preserve"> </w:t>
      </w:r>
      <w:r>
        <w:t xml:space="preserve">the closest genes to the identified SNPs, and thus, would not have been identified using the </w:t>
      </w:r>
      <w:r w:rsidR="007134FE">
        <w:t xml:space="preserve">common </w:t>
      </w:r>
      <w:r>
        <w:t>approach of</w:t>
      </w:r>
      <w:r w:rsidR="002032D3">
        <w:t xml:space="preserve"> prioritizing</w:t>
      </w:r>
      <w:r>
        <w:t xml:space="preserve"> the genes closest to each marker SNP (</w:t>
      </w:r>
      <w:r w:rsidR="00134E49">
        <w:fldChar w:fldCharType="begin"/>
      </w:r>
      <w:r w:rsidR="00134E49">
        <w:instrText xml:space="preserve"> REF _Ref489428564 \h </w:instrText>
      </w:r>
      <w:r w:rsidR="00BD7995">
        <w:instrText xml:space="preserve"> \* MERGEFORMAT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1ADB66C1" w:rsidR="004C123B" w:rsidRDefault="004C123B" w:rsidP="004C123B">
      <w:r>
        <w:t xml:space="preserve">It is important to note </w:t>
      </w:r>
      <w:r w:rsidR="007A4AAC">
        <w:t xml:space="preserve">caveats to </w:t>
      </w:r>
      <w:r>
        <w:t xml:space="preserve">our approach. </w:t>
      </w:r>
      <w:r w:rsidR="007A4AAC">
        <w:t>For example, p</w:t>
      </w:r>
      <w:r>
        <w:t xml:space="preserve">henotypes caused by genetic variation in a single or small number of genes, or </w:t>
      </w:r>
      <w:r w:rsidR="00BF000B">
        <w:t>alternatively</w:t>
      </w:r>
      <w:r>
        <w:t xml:space="preserve">, ar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that dri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F53C4B">
        <w:t xml:space="preserve"> and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3B9CEA9A" w:rsidR="0021466E" w:rsidRDefault="004C123B" w:rsidP="004C123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w:t>
      </w:r>
      <w:r w:rsidR="00300B7C">
        <w:t>/-500 kb</w:t>
      </w:r>
      <w:r w:rsidR="00406CF8">
        <w:t xml:space="preserve"> window</w:t>
      </w:r>
      <w:r w:rsidR="00300B7C">
        <w:t xml:space="preserve"> </w:t>
      </w:r>
      <w:r w:rsidR="005B7B7B">
        <w:t>to map SNPs</w:t>
      </w:r>
      <w:r w:rsidR="00300B7C">
        <w:t xml:space="preserve"> to </w:t>
      </w:r>
      <w:r w:rsidR="005B7B7B">
        <w:t>genes (</w:t>
      </w:r>
      <w:r w:rsidR="00300B7C">
        <w:t>2</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 xml:space="preserve">Therefore if linkage regions implicated by GWAS extend so far as to include more than 75% false candidates, </w:t>
      </w:r>
      <w:r>
        <w:t xml:space="preserve"> we would not be likely to discover processes as coherent as GO terms</w:t>
      </w:r>
      <w:r w:rsidR="0021466E">
        <w:t>.</w:t>
      </w:r>
      <w:r>
        <w:t xml:space="preserve"> </w:t>
      </w:r>
    </w:p>
    <w:p w14:paraId="0F6F2412" w14:textId="01CDD0AA" w:rsidR="007928DE" w:rsidRDefault="004C123B" w:rsidP="007928DE">
      <w:r>
        <w:t xml:space="preserve">At the same window/flank parameter setting noted above, </w:t>
      </w:r>
      <w:r w:rsidR="006C58E2">
        <w:t xml:space="preserve">we </w:t>
      </w:r>
      <w:r>
        <w:t xml:space="preserve">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w:t>
      </w:r>
      <w:r w:rsidR="00A62F1E">
        <w:t xml:space="preserve">which 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0657D799" w:rsidR="006E4EBF" w:rsidRDefault="004C123B" w:rsidP="007928D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w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010662B7" w:rsidR="004C123B" w:rsidRDefault="004C123B" w:rsidP="004C123B">
      <w:r>
        <w:t xml:space="preserve">Beyond highlighting the challenges of a genome lacking </w:t>
      </w:r>
      <w:r w:rsidR="00BE5CBE">
        <w:t xml:space="preserve">precise </w:t>
      </w:r>
      <w:r>
        <w:t xml:space="preserve">functional </w:t>
      </w:r>
      <w:r>
        <w:t>annotation</w:t>
      </w:r>
      <w:r>
        <w:t>, these results also suggest an interesting direction for fut</w:t>
      </w:r>
      <w:r w:rsidR="0021359B">
        <w:t xml:space="preserve">ure work. Despite </w:t>
      </w:r>
      <w:r w:rsidR="00A57DB2">
        <w:t xml:space="preserve">maize </w:t>
      </w:r>
      <w:r w:rsidR="00A57DB2">
        <w:t>genes’</w:t>
      </w:r>
      <w:r w:rsidR="00A57DB2">
        <w:t xml:space="preserve"> </w:t>
      </w:r>
      <w:r w:rsidR="0021359B">
        <w:t>limited</w:t>
      </w:r>
      <w:r w:rsidR="0021359B">
        <w:t xml:space="preserve"> ontological</w:t>
      </w:r>
      <w:r>
        <w:t xml:space="preserve"> annotation</w:t>
      </w:r>
      <w:r w:rsidR="00A57DB2">
        <w:t>s</w:t>
      </w:r>
      <w:r>
        <w:t xml:space="preserve">, </w:t>
      </w:r>
      <w:r w:rsidR="00A57DB2">
        <w:t>many</w:t>
      </w:r>
      <w:r>
        <w:t xml:space="preserve"> genome-wide association studies</w:t>
      </w:r>
      <w:r w:rsidR="00A57DB2">
        <w:t xml:space="preserve"> have been </w:t>
      </w:r>
      <w:r>
        <w:t xml:space="preserve">enabled by powerful mapping populations (e.g. NAM </w:t>
      </w:r>
      <w:r w:rsidR="00850126" w:rsidRPr="00850126">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850126" w:rsidRPr="00850126">
        <w:fldChar w:fldCharType="separate"/>
      </w:r>
      <w:r w:rsidR="00983C68" w:rsidRPr="00983C68">
        <w:rPr>
          <w:noProof/>
          <w:vertAlign w:val="superscript"/>
        </w:rPr>
        <w:t>1</w:t>
      </w:r>
      <w:r w:rsidR="00850126" w:rsidRPr="00850126">
        <w:fldChar w:fldCharType="end"/>
      </w:r>
      <w:r>
        <w:t xml:space="preserve">). Our results suggest that these sets of loci, </w:t>
      </w:r>
      <w:r w:rsidR="00A57DB2">
        <w:t>combined with</w:t>
      </w:r>
      <w:r w:rsidR="00A57DB2">
        <w:t xml:space="preserve"> </w:t>
      </w:r>
      <w:r>
        <w:t>a proper mapping to the genes they represent, could serve as a powerful resource for gene function</w:t>
      </w:r>
      <w:r w:rsidR="00A57DB2">
        <w:t xml:space="preserve"> characterization</w:t>
      </w:r>
      <w:r>
        <w:t xml:space="preserve">. </w:t>
      </w:r>
      <w:r w:rsidR="00282E46">
        <w:t>S</w:t>
      </w:r>
      <w:r>
        <w:t>ystematic</w:t>
      </w:r>
      <w:r>
        <w:t xml:space="preserve"> efforts to curate the results from </w:t>
      </w:r>
      <w:r>
        <w:t xml:space="preserve">such </w:t>
      </w:r>
      <w:r>
        <w:t>genome-wide association studie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w:t>
      </w:r>
      <w:r>
        <w:t>.</w:t>
      </w:r>
      <w:r>
        <w:t xml:space="preserve"> Maize is exceptional in this regard</w:t>
      </w:r>
      <w:r w:rsidR="00264DD7">
        <w:t>,</w:t>
      </w:r>
      <w:r w:rsidR="00887517">
        <w:t xml:space="preserve"> due to its excellent genomic tools</w:t>
      </w:r>
      <w:r w:rsidR="00CB3933">
        <w:t xml:space="preserve"> and powerful mapping populations</w:t>
      </w:r>
      <w:r w:rsidR="00264DD7">
        <w:t>.</w:t>
      </w:r>
      <w:r>
        <w:t xml:space="preserve"> </w:t>
      </w:r>
      <w:r w:rsidR="00264DD7">
        <w:t>Accordingly,</w:t>
      </w:r>
      <w:r w:rsidR="00264DD7">
        <w:t xml:space="preserve"> t</w:t>
      </w:r>
      <w:r>
        <w:t xml:space="preserve">here are several other crop species with rich population genetic resources </w:t>
      </w:r>
      <w:r w:rsidR="00264DD7">
        <w:t>but</w:t>
      </w:r>
      <w:r w:rsidR="00264DD7">
        <w:t xml:space="preserve"> </w:t>
      </w:r>
      <w:r>
        <w:t xml:space="preserve">limited </w:t>
      </w:r>
      <w:r>
        <w:t xml:space="preserve">genome </w:t>
      </w:r>
      <w:r>
        <w:t xml:space="preserve">functional annotation that could </w:t>
      </w:r>
      <w:r w:rsidR="00264DD7">
        <w:t xml:space="preserve">also </w:t>
      </w:r>
      <w:r>
        <w:t>benefit from this approac</w:t>
      </w:r>
      <w:r w:rsidR="00264DD7">
        <w:t>h</w:t>
      </w:r>
      <w:r>
        <w:t>.</w:t>
      </w:r>
    </w:p>
    <w:p w14:paraId="4B8EAC32" w14:textId="77777777" w:rsidR="009438C3" w:rsidRDefault="004C123B" w:rsidP="009471E9">
      <w:pPr>
        <w:pStyle w:val="Heading3"/>
      </w:pPr>
      <w:r>
        <w:t>Co-expression context matters</w:t>
      </w:r>
    </w:p>
    <w:p w14:paraId="3B70E8AF" w14:textId="28B97CB2"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driving</w:t>
      </w:r>
      <w:r w:rsidR="002904EB">
        <w:t xml:space="preserve"> </w:t>
      </w:r>
      <w:r>
        <w:t xml:space="preserve">genotypic variation associated with traits captured by GWAS are better </w:t>
      </w:r>
      <w:r>
        <w:t>captured</w:t>
      </w:r>
      <w:r>
        <w:t xml:space="preserve">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0B0BA4">
        <w:t>Table 1</w:t>
      </w:r>
      <w:r w:rsidR="009376EB">
        <w:fldChar w:fldCharType="end"/>
      </w:r>
      <w:r w:rsidR="005512E3">
        <w:t>)</w:t>
      </w:r>
      <w:r>
        <w:t xml:space="preserve">, the actual GO terms that </w:t>
      </w:r>
      <w:r>
        <w:t>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lt;sup&gt;34&lt;/sup&gt;",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983C68" w:rsidRPr="00983C68">
        <w:rPr>
          <w:noProof/>
          <w:vertAlign w:val="superscript"/>
        </w:rPr>
        <w:t>34</w:t>
      </w:r>
      <w:r w:rsidR="009029D0">
        <w:fldChar w:fldCharType="end"/>
      </w:r>
      <w:r w:rsidR="003F0DEB">
        <w:t xml:space="preserve">. </w:t>
      </w:r>
    </w:p>
    <w:p w14:paraId="759B5857" w14:textId="1ADD464C" w:rsidR="003F0DEB" w:rsidRDefault="004C123B" w:rsidP="00B35377">
      <w:r>
        <w:t xml:space="preserve">Between the two co-expression networks based on expression variation across </w:t>
      </w:r>
      <w:r w:rsidR="00514CFC">
        <w:t xml:space="preserve">genotypically diverse </w:t>
      </w:r>
      <w:r>
        <w:t>individua</w:t>
      </w:r>
      <w:r w:rsidR="008D417E">
        <w:t xml:space="preserve">ls, we </w:t>
      </w:r>
      <w:r w:rsidR="008D417E">
        <w:t xml:space="preserve">also </w:t>
      </w:r>
      <w:r w:rsidR="008D417E">
        <w:t>observed</w:t>
      </w:r>
      <w:r>
        <w:t xml:space="preserve"> differences depending on which tissues were profile</w:t>
      </w:r>
      <w:r w:rsidR="00273E6E">
        <w:t>d</w:t>
      </w:r>
      <w:r>
        <w:t xml:space="preserve">. Our co-expression network derived from sampling of root tissue across a diverse set of individuals (ZmRoot) provided the best performance at </w:t>
      </w:r>
      <w:r>
        <w:t>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affirms</w:t>
      </w:r>
      <w:r w:rsidR="006D34E1">
        <w:t xml:space="preserve"> </w:t>
      </w:r>
      <w:r>
        <w:t>our</w:t>
      </w:r>
      <w:r>
        <w:t xml:space="preserve"> original</w:t>
      </w:r>
      <w:r>
        <w:t xml:space="preserve"> motivation for collecting tissue-specific gene expression profiles</w:t>
      </w:r>
      <w:r w:rsidR="00E15BAD">
        <w:t>:</w:t>
      </w:r>
      <w:r>
        <w:t xml:space="preserve"> we expected that processes occurring in the roots would be central</w:t>
      </w:r>
      <w:r w:rsidR="00A52EF0">
        <w:t xml:space="preserve"> to element accumulation </w:t>
      </w:r>
      <w:r w:rsidR="00A52EF0">
        <w:t>phenot</w:t>
      </w:r>
      <w:r>
        <w:t>y</w:t>
      </w:r>
      <w:r w:rsidR="00A52EF0">
        <w:t>p</w:t>
      </w:r>
      <w:r>
        <w:t>e</w:t>
      </w:r>
      <w:r w:rsidR="003011DE">
        <w:t>s,</w:t>
      </w:r>
      <w:r>
        <w:t xml:space="preserve"> </w:t>
      </w:r>
      <w:r>
        <w:t>which were measured in kernels</w:t>
      </w:r>
      <w:r>
        <w:t xml:space="preserve">. </w:t>
      </w:r>
      <w:r w:rsidR="003011DE">
        <w:t>However, t</w:t>
      </w:r>
      <w:r>
        <w:t>he</w:t>
      </w:r>
      <w:r>
        <w:t xml:space="preserv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s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w:t>
      </w:r>
      <w:r w:rsidR="00D5476F">
        <w:t xml:space="preserve">the </w:t>
      </w:r>
      <w:r w:rsidR="00D5476F">
        <w:t xml:space="preserve">soil via the root system, we do not directly observe </w:t>
      </w:r>
      <w:r w:rsidR="008E42C4">
        <w:t>their</w:t>
      </w:r>
      <w:r w:rsidR="00D5476F">
        <w:t xml:space="preserve"> </w:t>
      </w:r>
      <w:r w:rsidR="00D5476F">
        <w:t>accumulation in the seed.</w:t>
      </w:r>
      <w:r w:rsidR="00AE493A">
        <w:t xml:space="preserve"> The datasets presented here could further be complemented by additional tissue specific </w:t>
      </w:r>
      <w:r w:rsidR="00EE5011">
        <w:t>data</w:t>
      </w:r>
      <w:r w:rsidR="008E42C4">
        <w:t>,</w:t>
      </w:r>
      <w:r w:rsidR="00AE493A">
        <w:t xml:space="preserve"> </w:t>
      </w:r>
      <w:r w:rsidR="00AE493A">
        <w:t>such as genotypically diverse seed or lea</w:t>
      </w:r>
      <w:r w:rsidR="00DF3498">
        <w:t>f</w:t>
      </w:r>
      <w:r w:rsidR="0032374C">
        <w:t xml:space="preserve"> </w:t>
      </w:r>
      <w:r w:rsidR="00DF3498">
        <w:t>networks.</w:t>
      </w:r>
    </w:p>
    <w:p w14:paraId="6398E87B" w14:textId="007E9EFD" w:rsidR="0007635B" w:rsidRDefault="009A0805" w:rsidP="00B35377">
      <w:r>
        <w:t>T</w:t>
      </w:r>
      <w:r w:rsidR="004C123B">
        <w:t xml:space="preserve">he </w:t>
      </w:r>
      <w:r w:rsidR="004C123B">
        <w:t xml:space="preserve">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w:t>
      </w:r>
      <w:r w:rsidR="00C56368">
        <w:t>.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0B0BA4">
        <w:t>Table 4</w:t>
      </w:r>
      <w:r w:rsidR="00D623D2">
        <w:fldChar w:fldCharType="end"/>
      </w:r>
      <w:r w:rsidR="0007635B">
        <w:t>)</w:t>
      </w:r>
      <w:r w:rsidR="00CB796A">
        <w:t xml:space="preserve">. </w:t>
      </w:r>
      <w:r w:rsidR="00CB796A">
        <w:t>T</w:t>
      </w:r>
      <w:r w:rsidR="00195A6C">
        <w:t>hough</w:t>
      </w:r>
      <w:r w:rsidR="008E42C4">
        <w:t xml:space="preserve"> locality and density were positively correlated</w:t>
      </w:r>
      <w:r w:rsidR="00195A6C">
        <w:t xml:space="preserve"> in both networks</w:t>
      </w:r>
      <w:r w:rsidR="00195A6C">
        <w:t xml:space="preserve"> </w:t>
      </w:r>
      <w:r w:rsidR="00195A6C">
        <w:t>(</w:t>
      </w:r>
      <w:r w:rsidR="00195A6C">
        <w:fldChar w:fldCharType="begin"/>
      </w:r>
      <w:r w:rsidR="00195A6C">
        <w:instrText xml:space="preserve"> REF _Ref481678956 \h </w:instrText>
      </w:r>
      <w:r w:rsidR="00BD7995">
        <w:instrText xml:space="preserve"> \* MERGEFORMAT </w:instrText>
      </w:r>
      <w:r w:rsidR="00195A6C">
        <w:fldChar w:fldCharType="separate"/>
      </w:r>
      <w:r w:rsidR="000B0BA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8F71DC" w:rsidRPr="00E630E0">
        <w:t xml:space="preserve">in </w:t>
      </w:r>
      <w:r w:rsidR="004E7C60" w:rsidRPr="00E630E0">
        <w:t>fact</w:t>
      </w:r>
      <w:r w:rsidR="00374F73" w:rsidRPr="00E630E0">
        <w:t xml:space="preserve"> </w:t>
      </w:r>
      <w:r w:rsidR="008E42C4">
        <w:t>related</w:t>
      </w:r>
      <w:r w:rsidR="0007635B" w:rsidRPr="00E630E0">
        <w:t>.</w:t>
      </w:r>
      <w:r w:rsidR="00271E79">
        <w:t xml:space="preserve"> This</w:t>
      </w:r>
      <w:r w:rsidR="00FC2CD0">
        <w:t xml:space="preserve"> </w:t>
      </w:r>
      <w:r w:rsidR="003D127A">
        <w:t>relationship</w:t>
      </w:r>
      <w:r w:rsidR="00271E79">
        <w:t xml:space="preserve"> was also </w:t>
      </w:r>
      <w:r w:rsidR="00271E79">
        <w:t>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 tissue source </w:t>
      </w:r>
      <w:r w:rsidR="00867297">
        <w:t>differing</w:t>
      </w:r>
      <w:r w:rsidR="002D7A92">
        <w:t xml:space="preserve"> </w:t>
      </w:r>
      <w:r w:rsidR="00867297">
        <w:t xml:space="preserve">between the ZmRoot and ZmPAN </w:t>
      </w:r>
      <w:r w:rsidR="00867297">
        <w:t>network</w:t>
      </w:r>
      <w:r w:rsidR="00867297">
        <w:t>, the number of experimental accessions drastically differed between the networks (503 accessions in ZmPAN and 48 in ZmRoot</w:t>
      </w:r>
      <w:r w:rsidR="00867297">
        <w: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w:t>
      </w:r>
      <w:r w:rsidR="00F36F7D">
        <w:t xml:space="preserve">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3E8414" w:rsidR="004C123B" w:rsidRPr="004C123B" w:rsidRDefault="004C123B" w:rsidP="004C123B">
      <w:r>
        <w:t>In general, our results strongly suggest that co-expression networks derived from expression profiling of 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31CF3BCB" w:rsidR="0019799E" w:rsidRPr="0019799E" w:rsidRDefault="00E3277B" w:rsidP="006804EA">
      <w:r>
        <w:t>We developed a tool, Camoco, which</w:t>
      </w:r>
      <w:r w:rsidR="00C42754">
        <w:t xml:space="preserve"> integrate</w:t>
      </w:r>
      <w:r>
        <w:t>s</w:t>
      </w:r>
      <w:r w:rsidR="00C42754">
        <w:t xml:space="preserve"> co-expression </w:t>
      </w:r>
      <w:r w:rsidR="00C42754">
        <w:t>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w:t>
      </w:r>
      <w:r w:rsidR="00C42754">
        <w:t xml:space="preserve"> built three different co-expression networks and simulate</w:t>
      </w:r>
      <w:r w:rsidR="00BF75F4">
        <w:t>d</w:t>
      </w:r>
      <w:r w:rsidR="00C42754">
        <w:t xml:space="preserve"> their ability to detect co-expression using GO terms</w:t>
      </w:r>
      <w:r w:rsidR="00C42754">
        <w:t>. We then use</w:t>
      </w:r>
      <w:r w:rsidR="00C42754">
        <w:t xml:space="preserve"> these networks to identify patterns of co-expres</w:t>
      </w:r>
      <w:r w:rsidR="003B23FD">
        <w:t xml:space="preserve">sion in a </w:t>
      </w:r>
      <w:r w:rsidR="00BF75F4">
        <w:t xml:space="preserve">set of </w:t>
      </w:r>
      <w:r w:rsidR="00E96C88">
        <w:t xml:space="preserve"> 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 xml:space="preserve">Although </w:t>
      </w:r>
      <w:r w:rsidR="00BF75F4">
        <w:t>the large majority of the</w:t>
      </w:r>
      <w:r w:rsidR="00BF75F4">
        <w:t xml:space="preserve"> high-confidence cand</w:t>
      </w:r>
      <w:r w:rsidR="0006124C">
        <w:t>id</w:t>
      </w:r>
      <w:r w:rsidR="00BF75F4">
        <w:t xml:space="preserve">ate genes are uncharacterized and </w:t>
      </w:r>
      <w:r w:rsidR="00BF75F4">
        <w:t>worth</w:t>
      </w:r>
      <w:r w:rsidR="00BF75F4">
        <w:t xml:space="preserve">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w:t>
      </w:r>
      <w:r w:rsidR="0076624C">
        <w:t xml:space="preserve">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6804EA">
      <w:pPr>
        <w:pStyle w:val="Heading1"/>
      </w:pPr>
      <w:bookmarkStart w:id="28" w:name="_Ref463088833"/>
      <w:r>
        <w:t>Materials and Methods</w:t>
      </w:r>
      <w:bookmarkEnd w:id="28"/>
    </w:p>
    <w:p w14:paraId="28A526A3" w14:textId="77777777" w:rsidR="008D2BA7" w:rsidRDefault="008D2BA7" w:rsidP="00B341BD">
      <w:pPr>
        <w:pStyle w:val="Heading2"/>
      </w:pPr>
      <w:r>
        <w:t>Software implementation of Camoco</w:t>
      </w:r>
    </w:p>
    <w:p w14:paraId="62C7F429" w14:textId="4EE52EF8" w:rsidR="008D2BA7" w:rsidRDefault="008D2BA7" w:rsidP="00923766">
      <w:r>
        <w:t>Camoco (Co-analysis of Molecular Components) is a python library</w:t>
      </w:r>
      <w:r w:rsidR="00BE5388">
        <w:t xml:space="preserve"> </w:t>
      </w:r>
      <w:r w:rsidR="00BE5388">
        <w:t>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w:t>
      </w:r>
      <w:r>
        <w:t xml:space="preserve">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 xml:space="preserve">co-expression networks. Camoco </w:t>
      </w:r>
      <w:r>
        <w:t>was developed to build</w:t>
      </w:r>
      <w:r>
        <w:t xml:space="preserve"> and </w:t>
      </w:r>
      <w:r>
        <w:t>analyze</w:t>
      </w:r>
      <w:r>
        <w:t xml:space="preserve"> co-expression networks from gene transcript expression data (i.e. RNA</w:t>
      </w:r>
      <w:r w:rsidR="004C6071">
        <w:t>-</w:t>
      </w:r>
      <w:r>
        <w:t>Seq</w:t>
      </w:r>
      <w:r>
        <w:t>)</w:t>
      </w:r>
      <w:r w:rsidR="00BE5388">
        <w:t>,</w:t>
      </w:r>
      <w:r>
        <w:t xml:space="preserve"> but can also be utilized on other expression data such as metabolite</w:t>
      </w:r>
      <w:r w:rsidR="00BE5388">
        <w:t>,</w:t>
      </w:r>
      <w:r w:rsidR="00BE5388">
        <w:t xml:space="preserve"> </w:t>
      </w:r>
      <w:r>
        <w:t>protein abundance</w:t>
      </w:r>
      <w:r w:rsidR="00BE5388">
        <w:t>,</w:t>
      </w:r>
      <w:r>
        <w:t xml:space="preserve"> </w:t>
      </w:r>
      <w:r w:rsidR="00BE5388">
        <w:t xml:space="preserve">or </w:t>
      </w:r>
      <w:r>
        <w:t>micro-</w:t>
      </w:r>
      <w:r>
        <w:t>array</w:t>
      </w:r>
      <w:r w:rsidR="00BE5388">
        <w:t xml:space="preserve"> data</w:t>
      </w:r>
      <w:r>
        <w:t xml:space="preserve">. </w:t>
      </w:r>
    </w:p>
    <w:p w14:paraId="2BEEA489" w14:textId="50AFE9F3"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w:t>
      </w:r>
      <w:r>
        <w:t>Mappin</w:t>
      </w:r>
      <w:r w:rsidR="004B7D5A">
        <w:t xml:space="preserve">g </w:t>
      </w:r>
      <w:r w:rsidR="004B7D5A">
        <w:t xml:space="preserve">SNPs </w:t>
      </w:r>
      <w:r w:rsidR="004B7D5A">
        <w:t>(</w:t>
      </w:r>
      <w:r w:rsidR="00BE5388">
        <w:t>or other loci</w:t>
      </w:r>
      <w:r w:rsidR="004B7D5A">
        <w:t xml:space="preserve">) to </w:t>
      </w:r>
      <w:r w:rsidR="004B7D5A">
        <w:t>genes, and 3)</w:t>
      </w:r>
      <w:r w:rsidR="00BE5388">
        <w:t xml:space="preserve"> </w:t>
      </w:r>
      <w:r w:rsidR="00991DCD">
        <w:t>an algorithm that assesses</w:t>
      </w:r>
      <w:r w:rsidR="00991DCD">
        <w:t xml:space="preserve"> the </w:t>
      </w:r>
      <w:r w:rsidR="004B7D5A" w:rsidRPr="00991DCD">
        <w:rPr>
          <w:i/>
        </w:rPr>
        <w:t>overlap</w:t>
      </w:r>
      <w:r w:rsidR="004B7D5A">
        <w:t xml:space="preserve"> of co-expression among candidate genes near significant GWAS peaks.</w:t>
      </w:r>
    </w:p>
    <w:p w14:paraId="5C8C7218" w14:textId="77777777" w:rsidR="00746B7C" w:rsidRDefault="004B7D5A" w:rsidP="00BD7995">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rsidR="006856C0">
        <w:t>,</w:t>
      </w:r>
      <w:r>
        <w:t xml:space="preserve"> as well as instructions on how to install and run Camoco are available at</w:t>
      </w:r>
      <w:r>
        <w:t>:</w:t>
      </w:r>
    </w:p>
    <w:p w14:paraId="6F350BDB" w14:textId="00F91146" w:rsidR="004B7D5A" w:rsidRDefault="00E7247A" w:rsidP="008D2BA7">
      <w:hyperlink r:id="rId10" w:history="1">
        <w:r w:rsidR="00B341BD" w:rsidRPr="00AD382F">
          <w:rPr>
            <w:rStyle w:val="Hyperlink"/>
            <w:color w:val="034990" w:themeColor="hyperlink" w:themeShade="BF"/>
          </w:rPr>
          <w:t>http://github.com/schae234/Camoco</w:t>
        </w:r>
      </w:hyperlink>
      <w:r w:rsidR="004B7D5A">
        <w:t>.</w:t>
      </w:r>
    </w:p>
    <w:p w14:paraId="6114CE36" w14:textId="18D074D2" w:rsidR="00164372" w:rsidRDefault="00164372" w:rsidP="008D2BA7">
      <w:r>
        <w:t xml:space="preserve">Camoco version 0.5.0 was used </w:t>
      </w:r>
      <w:r w:rsidR="00DE21A2">
        <w:t>for this article</w:t>
      </w:r>
      <w:r>
        <w:t>.</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68F66B3" w:rsidR="007255FD" w:rsidRDefault="007255FD" w:rsidP="006804E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w:t>
      </w:r>
      <w:r w:rsidRPr="0077751E">
        <w:t>the</w:t>
      </w:r>
      <w:r w:rsidR="00696767">
        <w:t xml:space="preserve"> quality control pipeline </w:t>
      </w:r>
      <w:r w:rsidR="00ED6B5D">
        <w:t>in Camoco</w:t>
      </w:r>
      <w:r w:rsidR="00AD4ED9">
        <w:t xml:space="preserve"> </w:t>
      </w:r>
      <w:r w:rsidR="00AD4ED9">
        <w:t>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w:t>
      </w:r>
      <w:r w:rsidRPr="0077751E">
        <w:t xml:space="preserve"> were used to build the network</w:t>
      </w:r>
      <w:r w:rsidRPr="0077751E">
        <w:t>. For each pairwise combination of genes, a Pearson Correlation Coefficient (PCC</w:t>
      </w:r>
      <w:r w:rsidR="005755E5">
        <w:t>) was calculated across</w:t>
      </w:r>
      <w:r w:rsidR="00D5044D">
        <w:t xml:space="preserve"> FPKM profiles to produce ~</w:t>
      </w:r>
      <w:r w:rsidR="007E6222">
        <w:t>306</w:t>
      </w:r>
      <w:r w:rsidRPr="0077751E">
        <w:t xml:space="preserve"> million network </w:t>
      </w:r>
      <w:r w:rsidRPr="0077751E">
        <w:t>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xml:space="preserve">) </w:t>
      </w:r>
      <w:r w:rsidR="00597259">
        <w:t>which were</w:t>
      </w:r>
      <w:r w:rsidRPr="0077751E">
        <w:t xml:space="preserve">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 xml:space="preserve">3 was set on co-expression interactions </w:t>
      </w:r>
      <w:r w:rsidRPr="0077751E">
        <w:t xml:space="preserve">in order </w:t>
      </w:r>
      <w:r w:rsidRPr="0077751E">
        <w:t>to calculate gene degree and other</w:t>
      </w:r>
      <w:r w:rsidR="009C6CEA">
        <w:t xml:space="preserve"> conventional network measures.</w:t>
      </w:r>
    </w:p>
    <w:p w14:paraId="2620E88E" w14:textId="1F9D75AD" w:rsidR="00101EAA" w:rsidRDefault="00101EAA" w:rsidP="006804EA">
      <w:r>
        <w:t>To as</w:t>
      </w:r>
      <w:r w:rsidR="00B272D8">
        <w:t>sess overall network health, several</w:t>
      </w:r>
      <w:r>
        <w:t xml:space="preserve"> approaches were taken. First, </w:t>
      </w:r>
      <w:r w:rsidR="00597259">
        <w:t>the</w:t>
      </w:r>
      <w:r>
        <w:t xml:space="preserve"> Z-score of edges between genes co-annotated in the maize Gene Ontology (GO) terms </w:t>
      </w:r>
      <w:r w:rsidR="00597259">
        <w:t>were</w:t>
      </w:r>
      <w:r>
        <w:t xml:space="preserve"> compared to edges in </w:t>
      </w:r>
      <w:r>
        <w:t>1</w:t>
      </w:r>
      <w:r w:rsidR="00597259">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 xml:space="preserve">ression network had </w:t>
      </w:r>
      <w:r w:rsidR="00152C85">
        <w:t>11.9</w:t>
      </w:r>
      <w:r>
        <w:t xml:space="preserve"> </w:t>
      </w:r>
      <w:r w:rsidR="00152C85">
        <w:t>fold</w:t>
      </w:r>
      <w:r>
        <w:t xml:space="preserve"> more GO terms than expected with a p-valu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2FA9D621" w:rsidR="00DF6622" w:rsidRPr="00456B26" w:rsidRDefault="00BF0C79" w:rsidP="006804EA">
      <w:r>
        <w:t>Publicly available gene expression data was generated from Stelpflug et</w:t>
      </w:r>
      <w:r w:rsidR="00240413">
        <w:t>.</w:t>
      </w:r>
      <w:r>
        <w:t xml:space="preserve"> al </w:t>
      </w:r>
      <w:r>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fldChar w:fldCharType="separate"/>
      </w:r>
      <w:r w:rsidR="00983C68" w:rsidRPr="00983C68">
        <w:rPr>
          <w:noProof/>
          <w:vertAlign w:val="superscript"/>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w:t>
      </w:r>
      <w:r w:rsidR="00DF6622" w:rsidRPr="004E79F7">
        <w:t>Similar to</w:t>
      </w:r>
      <w:r w:rsidR="00DF6622" w:rsidRPr="004E79F7">
        <w:t xml:space="preserve">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 xml:space="preserve">3 was set on co-expression interactions </w:t>
      </w:r>
      <w:r w:rsidR="00DF6622" w:rsidRPr="004E79F7">
        <w:t xml:space="preserve">in order </w:t>
      </w:r>
      <w:r w:rsidR="00DF6622" w:rsidRPr="004E79F7">
        <w:t>to differentiate significantly co-expressed gene pairs.</w:t>
      </w:r>
    </w:p>
    <w:p w14:paraId="5C91432B" w14:textId="2B8528A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t>
      </w:r>
      <w:r w:rsidRPr="004E79F7">
        <w:t>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 xml:space="preserve">0.05) between genes annotated </w:t>
      </w:r>
      <w:r w:rsidR="000F6DE2">
        <w:t>to the same</w:t>
      </w:r>
      <w:r w:rsidRPr="004E79F7">
        <w:t xml:space="preserve">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2E7CCD4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xml:space="preserve">. </w:t>
      </w:r>
      <w:r w:rsidR="00900D8F">
        <w:t>Raw</w:t>
      </w:r>
      <w:r w:rsidRPr="00C05203">
        <w:t xml:space="preserve"> reads were passed through quality control using t</w:t>
      </w:r>
      <w:r>
        <w:t xml:space="preserve">he program AdapterRemoval </w:t>
      </w:r>
      <w:r>
        <w:fldChar w:fldCharType="begin" w:fldLock="1"/>
      </w:r>
      <w:r w:rsidR="00983C68">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t;sup&gt;62&lt;/sup&gt;", "plainTextFormattedCitation" : "62", "previouslyFormattedCitation" : "(Lindgreen 2012)" }, "properties" : { "noteIndex" : 0 }, "schema" : "https://github.com/citation-style-language/schema/raw/master/csl-citation.json" }</w:instrText>
      </w:r>
      <w:r>
        <w:fldChar w:fldCharType="separate"/>
      </w:r>
      <w:r w:rsidR="00983C68" w:rsidRPr="00983C68">
        <w:rPr>
          <w:noProof/>
          <w:vertAlign w:val="superscript"/>
        </w:rPr>
        <w:t>62</w:t>
      </w:r>
      <w:r>
        <w:fldChar w:fldCharType="end"/>
      </w:r>
      <w:r>
        <w:t xml:space="preserve"> </w:t>
      </w:r>
      <w:r w:rsidRPr="00C05203">
        <w:t xml:space="preserve">which collapses overlapping reads into high quality, single reads while also trimming residual PCR adapters. Reads were </w:t>
      </w:r>
      <w:r w:rsidR="000F6DE2">
        <w:t xml:space="preserve">then </w:t>
      </w:r>
      <w:r w:rsidRPr="00C05203">
        <w:t>mapped to the Maize 5b reference genome using BWA</w:t>
      </w:r>
      <w:r>
        <w:t xml:space="preserve"> </w:t>
      </w:r>
      <w:r>
        <w:fldChar w:fldCharType="begin" w:fldLock="1"/>
      </w:r>
      <w:r w:rsidR="00983C68">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t;sup&gt;63,64&lt;/sup&gt;", "plainTextFormattedCitation" : "63,64", "previouslyFormattedCitation" : "(H. Li and Durbin 2009; Schubert et al. 2014)" }, "properties" : { "noteIndex" : 0 }, "schema" : "https://github.com/citation-style-language/schema/raw/master/csl-citation.json" }</w:instrText>
      </w:r>
      <w:r>
        <w:fldChar w:fldCharType="separate"/>
      </w:r>
      <w:r w:rsidR="00983C68" w:rsidRPr="00983C68">
        <w:rPr>
          <w:noProof/>
          <w:vertAlign w:val="superscript"/>
        </w:rPr>
        <w:t>63,64</w:t>
      </w:r>
      <w:r>
        <w:fldChar w:fldCharType="end"/>
      </w:r>
      <w:r w:rsidR="000F6DE2">
        <w:t>,</w:t>
      </w:r>
      <w:r w:rsidRPr="00C05203">
        <w:t xml:space="preserve"> PCR duplicates were detected and removed, and then realignment was performed across detected insertions and deletions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 bringing the total num</w:t>
      </w:r>
      <w:r w:rsidR="0093253C">
        <w:t>ber</w:t>
      </w:r>
      <w:r w:rsidRPr="00C05203">
        <w:t xml:space="preserve"> to 46.</w:t>
      </w:r>
    </w:p>
    <w:p w14:paraId="3827FE16" w14:textId="6064FC1B" w:rsidR="007255FD" w:rsidRPr="00456B26" w:rsidRDefault="003363AF" w:rsidP="006804EA">
      <w:r w:rsidRPr="002A34B2">
        <w:t xml:space="preserve">Quantification of gene expression levels into FPKM was done using a </w:t>
      </w:r>
      <w:r>
        <w:t xml:space="preserve">modified version of HTSeq that quantifies both paired- and unpaired-end reads </w:t>
      </w:r>
      <w:r>
        <w:fldChar w:fldCharType="begin" w:fldLock="1"/>
      </w:r>
      <w:r w:rsidR="00983C68">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lt;sup&gt;65&lt;/sup&gt;", "plainTextFormattedCitation" : "65", "previouslyFormattedCitation" : "(Anders, Pyl, and Huber 2014)" }, "properties" : { "noteIndex" : 0 }, "schema" : "https://github.com/citation-style-language/schema/raw/master/csl-citation.json" }</w:instrText>
      </w:r>
      <w:r>
        <w:fldChar w:fldCharType="separate"/>
      </w:r>
      <w:r w:rsidR="00983C68" w:rsidRPr="00983C68">
        <w:rPr>
          <w:noProof/>
          <w:vertAlign w:val="superscript"/>
        </w:rPr>
        <w:t>65</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w:t>
      </w:r>
      <w:r w:rsidR="00CA45E1">
        <w:t>containing</w:t>
      </w:r>
      <w:r w:rsidR="00CA45E1">
        <w:t xml:space="preserve">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B shows Z-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r w:rsidR="00F92705">
        <w:t>t</w:t>
      </w:r>
      <w:r w:rsidR="00C275C7">
        <w:t>erms</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C). The degree distribution of the ZmRoot network closely follows a truncated power law similar to the </w:t>
      </w:r>
      <w:r w:rsidR="00C275C7">
        <w:t>other</w:t>
      </w:r>
      <w:r w:rsidR="00F80C45">
        <w:t xml:space="preserve"> </w:t>
      </w:r>
      <w:r w:rsidR="00C275C7">
        <w:t>networks</w:t>
      </w:r>
      <w:r w:rsidR="00C275C7">
        <w:t xml:space="preserve"> build here</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1C8E2553"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 xml:space="preserve">indows were calculated both upstream and downstream of input SNPs. SNPs </w:t>
      </w:r>
      <w:r w:rsidR="00D9106B">
        <w:t>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BD9AA24"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Z-score statistic and </w:t>
      </w:r>
      <w:r w:rsidR="004727BA" w:rsidRPr="004727BA">
        <w:t xml:space="preserve">is </w:t>
      </w:r>
      <w:r w:rsidR="004727BA" w:rsidRPr="004727BA">
        <w:t>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w:t>
      </w:r>
      <w:r w:rsidR="004727BA" w:rsidRPr="004727BA">
        <w:t xml:space="preserve">number of input </w:t>
      </w:r>
      <w:r w:rsidR="00064906">
        <w:t xml:space="preserve">gene </w:t>
      </w:r>
      <w:r w:rsidR="004727BA" w:rsidRPr="004727BA">
        <w:t>pairs</w:t>
      </w:r>
      <w:r w:rsidR="004727BA" w:rsidRPr="004727BA">
        <w:t>:</w:t>
      </w:r>
    </w:p>
    <w:p w14:paraId="3776A098" w14:textId="77777777" w:rsidR="00503064" w:rsidRDefault="00304598" w:rsidP="006804EA">
      <w:pPr>
        <w:pStyle w:val="Heading3"/>
        <w:rPr>
          <w:rFonts w:eastAsiaTheme="minorEastAsia"/>
        </w:rPr>
      </w:pPr>
      <w:bookmarkStart w:id="29" w:name="_Ref447101528"/>
      <w:r w:rsidRPr="0045686C">
        <w:rPr>
          <w:rFonts w:eastAsiaTheme="minorEastAsia"/>
        </w:rPr>
        <w:t>Eq.1</w:t>
      </w:r>
      <w:bookmarkEnd w:id="29"/>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8A6734D" w:rsidR="008720EA" w:rsidRPr="00EF5E7C" w:rsidRDefault="00065C7F" w:rsidP="006804EA">
      <w:pPr>
        <w:pStyle w:val="Subtitle"/>
      </w:pPr>
      <w:r>
        <w:t>Where X</w:t>
      </w:r>
      <w:r w:rsidR="00DE503E">
        <w:t>-bar</w:t>
      </w:r>
      <w:r w:rsidRPr="00065C7F">
        <w:t xml:space="preserve"> is the </w:t>
      </w:r>
      <w:r w:rsidR="00B61C0C">
        <w:t>calculated,</w:t>
      </w:r>
      <w:r w:rsidRPr="00065C7F">
        <w:t xml:space="preserve"> </w:t>
      </w:r>
      <w:r w:rsidRPr="00065C7F">
        <w:t xml:space="preserve">mean </w:t>
      </w:r>
      <w:r>
        <w:t>subnetwork</w:t>
      </w:r>
      <w:r>
        <w:t xml:space="preserve"> interaction score</w:t>
      </w:r>
      <w:r w:rsidR="005822E6">
        <w:t xml:space="preserve"> and</w:t>
      </w:r>
      <w:r w:rsidR="005822E6" w:rsidRPr="00065C7F">
        <w:t xml:space="preserve"> N</w:t>
      </w:r>
      <w:r w:rsidRPr="00065C7F">
        <w:t xml:space="preserve"> is the </w:t>
      </w:r>
      <w:r w:rsidR="005822E6" w:rsidRPr="00065C7F">
        <w:t>number of interactions in the subnetwork</w:t>
      </w:r>
      <w:r w:rsidR="005822E6">
        <w:t>. As the interaction data was standard normalized,</w:t>
      </w:r>
      <w:r>
        <w:t xml:space="preserve"> </w:t>
      </w:r>
      <w:r w:rsidR="005822E6">
        <w:t xml:space="preserve">the </w:t>
      </w:r>
      <w:r w:rsidRPr="00065C7F">
        <w:t>expected networ</w:t>
      </w:r>
      <w:r>
        <w:t xml:space="preserve">k interaction score, </w:t>
      </w:r>
      <w:r>
        <w:t>E</w:t>
      </w:r>
      <w:r>
        <w:t>(X</w:t>
      </w:r>
      <w:r>
        <w:t>)</w:t>
      </w:r>
      <w:r w:rsidR="005822E6">
        <w:t>,</w:t>
      </w:r>
      <w:r w:rsidRPr="00065C7F">
        <w:t xml:space="preserve"> is</w:t>
      </w:r>
      <w:r w:rsidR="005822E6">
        <w:t xml:space="preserve"> 0</w:t>
      </w:r>
      <w:r w:rsidR="00674ACD">
        <w:t xml:space="preserve"> and</w:t>
      </w:r>
      <w:r w:rsidRPr="00065C7F">
        <w:t xml:space="preserve"> the standard deviation of network interactions, </w:t>
      </w:r>
      <w:r w:rsidR="00674ACD">
        <w:t>σ(X)</w:t>
      </w:r>
      <w:r w:rsidRPr="00065C7F">
        <w:t>,</w:t>
      </w:r>
      <w:r w:rsidR="00674ACD">
        <w:t xml:space="preserve"> is 1</w:t>
      </w:r>
      <w:r w:rsidRPr="00065C7F">
        <w:t>.</w:t>
      </w:r>
    </w:p>
    <w:p w14:paraId="3B7811BF" w14:textId="5417FAA1"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w:t>
      </w:r>
      <w:r w:rsidR="009B0F6B">
        <w:t>,</w:t>
      </w:r>
      <w:r>
        <w:t xml:space="preserve"> compared to the number of global network interactions. </w:t>
      </w:r>
      <w:r w:rsidR="004047D8">
        <w:t xml:space="preserve">To quantify network locality, both local and global degree is calculated for each gene within a </w:t>
      </w:r>
      <w:r w:rsidR="004047D8">
        <w:t>subnetwork</w:t>
      </w:r>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0" w:name="_Ref447101545"/>
      <w:bookmarkStart w:id="31" w:name="_Ref464049667"/>
      <w:r>
        <w:t>Eq.</w:t>
      </w:r>
      <w:bookmarkEnd w:id="30"/>
      <w:r w:rsidR="0020783F">
        <w:t>2</w:t>
      </w:r>
      <w:bookmarkEnd w:id="31"/>
    </w:p>
    <w:p w14:paraId="23A18B42" w14:textId="73BAA332"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w:rPr>
              <w:rFonts w:ascii="Cambria Math" w:hAnsi="Cambria Math"/>
            </w:rPr>
            <m:t>)</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2" w:name="_Ref447101563"/>
      <w:bookmarkStart w:id="33" w:name="_Ref464738379"/>
      <w:r w:rsidRPr="0045686C">
        <w:rPr>
          <w:rFonts w:eastAsiaTheme="minorEastAsia"/>
        </w:rPr>
        <w:t>Eq.</w:t>
      </w:r>
      <w:bookmarkEnd w:id="32"/>
      <w:r>
        <w:rPr>
          <w:rFonts w:eastAsiaTheme="minorEastAsia"/>
        </w:rPr>
        <w:t>3</w:t>
      </w:r>
      <w:bookmarkEnd w:id="33"/>
    </w:p>
    <w:p w14:paraId="2B0DE368" w14:textId="1016C786"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34" w:name="_Ref447101571"/>
      <w:r>
        <w:t>Eq.</w:t>
      </w:r>
      <w:r w:rsidR="00503064">
        <w:t>4</w:t>
      </w:r>
      <w:bookmarkEnd w:id="34"/>
    </w:p>
    <w:p w14:paraId="78E73A58" w14:textId="398D16BC"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m:t>)</m:t>
          </m:r>
          <m:r>
            <m:rPr>
              <m:sty m:val="p"/>
            </m:rPr>
            <w:rPr>
              <w:rFonts w:ascii="Cambria Math" w:hAnsi="Cambria Math"/>
            </w:rPr>
            <w:br/>
          </m:r>
        </m:oMath>
      </m:oMathPara>
    </w:p>
    <w:p w14:paraId="59B63189" w14:textId="294B1EFC" w:rsidR="00804A79" w:rsidRDefault="00877DF9" w:rsidP="006804EA">
      <w:r>
        <w:t>I</w:t>
      </w:r>
      <w:r w:rsidR="003F2435">
        <w:t>nteractions</w:t>
      </w:r>
      <w:r w:rsidR="003F2435">
        <w:t xml:space="preserve"> among genes </w:t>
      </w:r>
      <w:r w:rsidR="003F2435">
        <w:t>that originate</w:t>
      </w:r>
      <w:r w:rsidR="007121E9">
        <w:t xml:space="preserve"> </w:t>
      </w:r>
      <w:r w:rsidR="003F2435">
        <w:t xml:space="preserve">from the same </w:t>
      </w:r>
      <w:r w:rsidR="005B467F">
        <w:t xml:space="preserve">effective </w:t>
      </w:r>
      <w:r w:rsidR="00E15E4C">
        <w:t>GWAS locus</w:t>
      </w:r>
      <w:r w:rsidR="00804A79">
        <w:t xml:space="preserve"> (i.e. cis-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cis co-expression</w:t>
      </w:r>
      <w:r w:rsidR="003F2435">
        <w:t>.</w:t>
      </w:r>
      <w:r w:rsidR="008533FD">
        <w:t xml:space="preserve"> During SNP-to-gene mapping, candidate genes retained information containing a reference back to the parental GWAS SNP. A software flag within Camoco </w:t>
      </w:r>
      <w:r w:rsidR="008533FD">
        <w:t xml:space="preserve">allows </w:t>
      </w:r>
      <w:r w:rsidR="00CB5473">
        <w:t>for</w:t>
      </w:r>
      <w:r w:rsidR="008C0013">
        <w:t xml:space="preserve"> </w:t>
      </w:r>
      <w:r w:rsidR="008533FD">
        <w:t>interactions derived from the same parental SNP</w:t>
      </w:r>
      <w:r w:rsidR="008533FD">
        <w:t xml:space="preserve"> to be discarded</w:t>
      </w:r>
      <w:r w:rsidR="008533FD">
        <w:t xml:space="preserve"> from co-expression score calculations.</w:t>
      </w:r>
    </w:p>
    <w:p w14:paraId="3D974071" w14:textId="2FA123D8"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 xml:space="preserve">scores to </w:t>
      </w:r>
      <w:r>
        <w:t>1</w:t>
      </w:r>
      <w:r w:rsidR="00CB5473">
        <w:t>,</w:t>
      </w:r>
      <w:r>
        <w:t>000</w:t>
      </w:r>
      <w:r>
        <w:t xml:space="preserve"> random sets of candidate genes, conserving the num</w:t>
      </w:r>
      <w:r w:rsidR="00C571E9">
        <w:t>ber of input genes.</w:t>
      </w:r>
    </w:p>
    <w:p w14:paraId="6E900990" w14:textId="36BE5AB7" w:rsidR="00FE1B03" w:rsidRDefault="00FE1B03" w:rsidP="00D04EE5">
      <w:pPr>
        <w:pStyle w:val="Heading2"/>
      </w:pPr>
      <w:r>
        <w:t xml:space="preserve">Simulating </w:t>
      </w:r>
      <w:r w:rsidR="007A3AFF">
        <w:t>GWAS</w:t>
      </w:r>
      <w:r>
        <w:t xml:space="preserve"> using Gene Ontology (GO) terms</w:t>
      </w:r>
    </w:p>
    <w:p w14:paraId="26CBC357" w14:textId="501B3262" w:rsidR="00C92B64" w:rsidRDefault="00D03396" w:rsidP="006804EA">
      <w:r>
        <w:t>GO</w:t>
      </w:r>
      <w:r w:rsidR="00B0215A">
        <w:t xml:space="preserve"> </w:t>
      </w:r>
      <w:r w:rsidR="00B0215A">
        <w:fldChar w:fldCharType="begin" w:fldLock="1"/>
      </w:r>
      <w:r w:rsidR="00983C68">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lt;sup&gt;66&lt;/sup&gt;", "plainTextFormattedCitation" : "66", "previouslyFormattedCitation" : "(Harris et al. 2004)" }, "properties" : { "noteIndex" : 0 }, "schema" : "https://github.com/citation-style-language/schema/raw/master/csl-citation.json" }</w:instrText>
      </w:r>
      <w:r w:rsidR="00B0215A">
        <w:fldChar w:fldCharType="separate"/>
      </w:r>
      <w:r w:rsidR="00983C68" w:rsidRPr="00983C68">
        <w:rPr>
          <w:noProof/>
          <w:vertAlign w:val="superscript"/>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w:t>
      </w:r>
      <w:r w:rsidR="00B549C2">
        <w:t>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35" w:name="_Ref484125232"/>
      <w:r>
        <w:t>Eq.</w:t>
      </w:r>
      <w:r w:rsidR="005936F2">
        <w:t xml:space="preserve"> 6</w:t>
      </w:r>
      <w:bookmarkEnd w:id="35"/>
    </w:p>
    <w:p w14:paraId="6FED4933" w14:textId="0C8D4ED4"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36" w:name="_Ref458775441"/>
      <w:bookmarkStart w:id="37" w:name="_Ref484125256"/>
      <w:r>
        <w:t>Eq. 7</w:t>
      </w:r>
      <w:bookmarkEnd w:id="36"/>
      <w:bookmarkEnd w:id="37"/>
    </w:p>
    <w:p w14:paraId="4710FB8C" w14:textId="0A92A520"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05A6F55E"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w:t>
      </w:r>
      <w:r w:rsidR="00286B9D">
        <w:t>1</w:t>
      </w:r>
      <w:r w:rsidR="00592F41">
        <w:t>,</w:t>
      </w:r>
      <w:r w:rsidR="00286B9D">
        <w:t>000</w:t>
      </w:r>
      <w:r w:rsidR="00286B9D">
        <w:t xml:space="preserve">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528EC9E1"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Each gene in a GO term was treated as a SNP and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55EAE7A5"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9430C5">
        <w:fldChar w:fldCharType="separate"/>
      </w:r>
      <w:r w:rsidR="00983C68" w:rsidRPr="00983C68">
        <w:rPr>
          <w:noProof/>
          <w:vertAlign w:val="superscript"/>
        </w:rPr>
        <w:t>43</w:t>
      </w:r>
      <w:r w:rsidR="009430C5">
        <w:fldChar w:fldCharType="end"/>
      </w:r>
      <w:r w:rsidR="009430C5">
        <w:t>.</w:t>
      </w:r>
      <w:r>
        <w:t xml:space="preserve"> Outliers were removed from single seed measurements using median absolute deviation </w:t>
      </w:r>
      <w:r w:rsidR="00800A0A">
        <w:fldChar w:fldCharType="begin" w:fldLock="1"/>
      </w:r>
      <w:r w:rsidR="00983C68">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lt;sup&gt;67&lt;/sup&gt;", "plainTextFormattedCitation" : "67", "previouslyFormattedCitation" : "(Davies and Gather 2012)" }, "properties" : { "noteIndex" : 0 }, "schema" : "https://github.com/citation-style-language/schema/raw/master/csl-citation.json" }</w:instrText>
      </w:r>
      <w:r w:rsidR="00800A0A">
        <w:fldChar w:fldCharType="separate"/>
      </w:r>
      <w:r w:rsidR="00983C68" w:rsidRPr="00983C68">
        <w:rPr>
          <w:noProof/>
          <w:vertAlign w:val="superscript"/>
        </w:rPr>
        <w:t>67</w:t>
      </w:r>
      <w:r w:rsidR="00800A0A">
        <w:fldChar w:fldCharType="end"/>
      </w:r>
      <w:r>
        <w:t>. Basic linear unbiased predictors (BLUPs) for each elemental concentration were calculated across different environments and</w:t>
      </w:r>
      <w:r>
        <w:t xml:space="preserve"> </w:t>
      </w:r>
      <w:r w:rsidR="008837BC">
        <w:t>used to</w:t>
      </w:r>
      <w:r>
        <w:t xml:space="preserve"> estimate variance components </w:t>
      </w:r>
      <w:r w:rsidR="00800A0A">
        <w:fldChar w:fldCharType="begin" w:fldLock="1"/>
      </w:r>
      <w:r w:rsidR="00983C68">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lt;sup&gt;68&lt;/sup&gt;", "plainTextFormattedCitation" : "68", "previouslyFormattedCitation" : "(Hung et al. 2012)" }, "properties" : { "noteIndex" : 0 }, "schema" : "https://github.com/citation-style-language/schema/raw/master/csl-citation.json" }</w:instrText>
      </w:r>
      <w:r w:rsidR="00800A0A">
        <w:fldChar w:fldCharType="separate"/>
      </w:r>
      <w:r w:rsidR="00983C68" w:rsidRPr="00983C68">
        <w:rPr>
          <w:noProof/>
          <w:vertAlign w:val="superscript"/>
        </w:rPr>
        <w:t>68</w:t>
      </w:r>
      <w:r w:rsidR="00800A0A">
        <w:fldChar w:fldCharType="end"/>
      </w:r>
      <w:r>
        <w:t xml:space="preserve">. Joint linkage analysis was run using TASSEL version 3.0 </w:t>
      </w:r>
      <w:r w:rsidR="00800A0A">
        <w:fldChar w:fldCharType="begin" w:fldLock="1"/>
      </w:r>
      <w:r w:rsidR="00983C68">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lt;sup&gt;69&lt;/sup&gt;", "plainTextFormattedCitation" : "69", "previouslyFormattedCitation" : "(Bradbury et al. 2007)" }, "properties" : { "noteIndex" : 0 }, "schema" : "https://github.com/citation-style-language/schema/raw/master/csl-citation.json" }</w:instrText>
      </w:r>
      <w:r w:rsidR="00800A0A">
        <w:fldChar w:fldCharType="separate"/>
      </w:r>
      <w:r w:rsidR="00983C68" w:rsidRPr="00983C68">
        <w:rPr>
          <w:noProof/>
          <w:vertAlign w:val="superscript"/>
        </w:rPr>
        <w:t>69</w:t>
      </w:r>
      <w:r w:rsidR="00800A0A">
        <w:fldChar w:fldCharType="end"/>
      </w:r>
      <w:r>
        <w:t xml:space="preserve"> with over 7,000 SNPs obtained by genotype-by-sequencing (GBS) </w:t>
      </w:r>
      <w:r w:rsidR="00800A0A">
        <w:fldChar w:fldCharType="begin" w:fldLock="1"/>
      </w:r>
      <w:r w:rsidR="00983C68">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lt;sup&gt;70&lt;/sup&gt;", "plainTextFormattedCitation" : "70", "previouslyFormattedCitation" : "(Elshire et al. 2011)" }, "properties" : { "noteIndex" : 0 }, "schema" : "https://github.com/citation-style-language/schema/raw/master/csl-citation.json" }</w:instrText>
      </w:r>
      <w:r w:rsidR="00800A0A">
        <w:fldChar w:fldCharType="separate"/>
      </w:r>
      <w:r w:rsidR="00983C68" w:rsidRPr="00983C68">
        <w:rPr>
          <w:noProof/>
          <w:vertAlign w:val="superscript"/>
        </w:rPr>
        <w:t>70</w:t>
      </w:r>
      <w:r w:rsidR="00800A0A">
        <w:fldChar w:fldCharType="end"/>
      </w:r>
      <w:r>
        <w:t xml:space="preserve">. An empirical p-value cutoff was determined by performing 1,000 permutations </w:t>
      </w:r>
      <w:r>
        <w:t>in which</w:t>
      </w:r>
      <w:r w:rsidR="00191184">
        <w:t xml:space="preserve"> </w:t>
      </w:r>
      <w:r>
        <w:t xml:space="preserve">the BLUP phenotype data was shuffled within each NAM family before joint-linkage analysis was performed. The p-value corresponding to a 5% false discovery rate was used for inclusion of a QTL in the joint linkage model. </w:t>
      </w:r>
    </w:p>
    <w:p w14:paraId="74B60B58" w14:textId="63809BBE"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2,5,7&lt;/sup&gt;", "plainTextFormattedCitation" : "2,5,7", "previouslyFormattedCitation" : "(Wallace et al. 2014; Cook et al. 2012; Tian et al. 2011)" }, "properties" : { "noteIndex" : 0 }, "schema" : "https://github.com/citation-style-language/schema/raw/master/csl-citation.json" }</w:instrText>
      </w:r>
      <w:r w:rsidR="00B45FE3">
        <w:fldChar w:fldCharType="separate"/>
      </w:r>
      <w:r w:rsidR="00983C68" w:rsidRPr="00983C68">
        <w:rPr>
          <w:noProof/>
          <w:vertAlign w:val="superscript"/>
        </w:rPr>
        <w:t>2,5,7</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1F0B6099" w:rsidR="006F36A4" w:rsidRDefault="00393ABF" w:rsidP="006804EA">
      <w:r>
        <w:t xml:space="preserve">The final input SNP dataset contained 28.9 million SNPs obtained from the maize HapMap1 </w:t>
      </w:r>
      <w:r w:rsidR="00C557DC">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C557DC">
        <w:fldChar w:fldCharType="separate"/>
      </w:r>
      <w:r w:rsidR="00983C68" w:rsidRPr="00983C68">
        <w:rPr>
          <w:noProof/>
          <w:vertAlign w:val="superscript"/>
        </w:rPr>
        <w:t>8</w:t>
      </w:r>
      <w:r w:rsidR="00C557DC">
        <w:fldChar w:fldCharType="end"/>
      </w:r>
      <w:r>
        <w:t xml:space="preserve">, the maize HapMap2 </w:t>
      </w:r>
      <w:r w:rsidR="00C557DC">
        <w:fldChar w:fldCharType="begin" w:fldLock="1"/>
      </w:r>
      <w:r w:rsidR="00983C68">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71&lt;/sup&gt;", "plainTextFormattedCitation" : "71", "previouslyFormattedCitation" : "(Chia et al. 2012)" }, "properties" : { "noteIndex" : 0 }, "schema" : "https://github.com/citation-style-language/schema/raw/master/csl-citation.json" }</w:instrText>
      </w:r>
      <w:r w:rsidR="00C557DC">
        <w:fldChar w:fldCharType="separate"/>
      </w:r>
      <w:r w:rsidR="00983C68" w:rsidRPr="00983C68">
        <w:rPr>
          <w:noProof/>
          <w:vertAlign w:val="superscript"/>
        </w:rPr>
        <w:t>71</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2,71&lt;/sup&gt;", "plainTextFormattedCitation" : "2,71", "previouslyFormattedCitation" : "(Wallace et al. 2014; Chia et al. 2012)" }, "properties" : { "noteIndex" : 0 }, "schema" : "https://github.com/citation-style-language/schema/raw/master/csl-citation.json" }</w:instrText>
      </w:r>
      <w:r w:rsidR="003F1192">
        <w:fldChar w:fldCharType="separate"/>
      </w:r>
      <w:r w:rsidR="00983C68" w:rsidRPr="00983C68">
        <w:rPr>
          <w:noProof/>
          <w:vertAlign w:val="superscript"/>
        </w:rPr>
        <w:t>2,71</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3F1192">
        <w:fldChar w:fldCharType="separate"/>
      </w:r>
      <w:r w:rsidR="00983C68" w:rsidRPr="00983C68">
        <w:rPr>
          <w:noProof/>
          <w:vertAlign w:val="superscript"/>
        </w:rPr>
        <w:t>44</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72FC1984"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w:t>
      </w:r>
      <w:r w:rsidR="00230BB6">
        <w:t>1</w:t>
      </w:r>
      <w:r w:rsidR="00326566">
        <w:t>,</w:t>
      </w:r>
      <w:r w:rsidR="00230BB6">
        <w:t>000</w:t>
      </w:r>
      <w:r w:rsidR="00230BB6">
        <w:t xml:space="preserve">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 xml:space="preserve">genes (in the </w:t>
      </w:r>
      <w:r w:rsidR="00230BB6">
        <w:t>1</w:t>
      </w:r>
      <w:r w:rsidR="00326566">
        <w:t>,</w:t>
      </w:r>
      <w:r w:rsidR="00230BB6">
        <w:t>000</w:t>
      </w:r>
      <w:r w:rsidR="00230BB6">
        <w:t xml:space="preserve"> random sets) had a score of 3 or above, the FDR would be 25%.</w:t>
      </w:r>
    </w:p>
    <w:p w14:paraId="11FBD428" w14:textId="51905018" w:rsidR="00331862" w:rsidRDefault="006B0E79" w:rsidP="00331862">
      <w:r>
        <w:t xml:space="preserve">High 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 density or locality).</w:t>
      </w:r>
    </w:p>
    <w:p w14:paraId="0506B0B1" w14:textId="10ED4FF5"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w:t>
      </w:r>
      <w:r>
        <w:t>and</w:t>
      </w:r>
      <w:r>
        <w:t xml:space="preserve">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075D81E5" w:rsidR="006B33EA" w:rsidRDefault="00331862" w:rsidP="004C07A6">
      <w:r>
        <w:t xml:space="preserve">Both the ZmPAN and ZmRoot networks were rebuilt using only the 20 accessions </w:t>
      </w:r>
      <w:r>
        <w:t>in common</w:t>
      </w:r>
      <w:r w:rsidR="00A56A37">
        <w:t xml:space="preserve"> </w:t>
      </w:r>
      <w:r>
        <w:t>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28E7DECF" w14:textId="268A7D84" w:rsidR="00983C68" w:rsidRPr="00983C68" w:rsidRDefault="003F1192" w:rsidP="00983C6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83C68" w:rsidRPr="00983C68">
        <w:rPr>
          <w:rFonts w:ascii="Calibri" w:hAnsi="Calibri" w:cs="Times New Roman"/>
          <w:noProof/>
          <w:szCs w:val="24"/>
        </w:rPr>
        <w:t>1.</w:t>
      </w:r>
      <w:r w:rsidR="00983C68" w:rsidRPr="00983C68">
        <w:rPr>
          <w:rFonts w:ascii="Calibri" w:hAnsi="Calibri" w:cs="Times New Roman"/>
          <w:noProof/>
          <w:szCs w:val="24"/>
        </w:rPr>
        <w:tab/>
        <w:t xml:space="preserve">McMullen, M. D. </w:t>
      </w:r>
      <w:r w:rsidR="00983C68" w:rsidRPr="00983C68">
        <w:rPr>
          <w:rFonts w:ascii="Calibri" w:hAnsi="Calibri" w:cs="Times New Roman"/>
          <w:i/>
          <w:iCs/>
          <w:noProof/>
          <w:szCs w:val="24"/>
        </w:rPr>
        <w:t>et al.</w:t>
      </w:r>
      <w:r w:rsidR="00983C68" w:rsidRPr="00983C68">
        <w:rPr>
          <w:rFonts w:ascii="Calibri" w:hAnsi="Calibri" w:cs="Times New Roman"/>
          <w:noProof/>
          <w:szCs w:val="24"/>
        </w:rPr>
        <w:t xml:space="preserve"> Genetic properties of the maize nested association mapping population. </w:t>
      </w:r>
      <w:r w:rsidR="00983C68" w:rsidRPr="00983C68">
        <w:rPr>
          <w:rFonts w:ascii="Calibri" w:hAnsi="Calibri" w:cs="Times New Roman"/>
          <w:i/>
          <w:iCs/>
          <w:noProof/>
          <w:szCs w:val="24"/>
        </w:rPr>
        <w:t>Science</w:t>
      </w:r>
      <w:r w:rsidR="00983C68" w:rsidRPr="00983C68">
        <w:rPr>
          <w:rFonts w:ascii="Calibri" w:hAnsi="Calibri" w:cs="Times New Roman"/>
          <w:noProof/>
          <w:szCs w:val="24"/>
        </w:rPr>
        <w:t xml:space="preserve"> </w:t>
      </w:r>
      <w:r w:rsidR="00983C68" w:rsidRPr="00983C68">
        <w:rPr>
          <w:rFonts w:ascii="Calibri" w:hAnsi="Calibri" w:cs="Times New Roman"/>
          <w:b/>
          <w:bCs/>
          <w:noProof/>
          <w:szCs w:val="24"/>
        </w:rPr>
        <w:t>325,</w:t>
      </w:r>
      <w:r w:rsidR="00983C68" w:rsidRPr="00983C68">
        <w:rPr>
          <w:rFonts w:ascii="Calibri" w:hAnsi="Calibri" w:cs="Times New Roman"/>
          <w:noProof/>
          <w:szCs w:val="24"/>
        </w:rPr>
        <w:t xml:space="preserve"> 737–40 (2009).</w:t>
      </w:r>
    </w:p>
    <w:p w14:paraId="625B8483"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w:t>
      </w:r>
      <w:r w:rsidRPr="00983C68">
        <w:rPr>
          <w:rFonts w:ascii="Calibri" w:hAnsi="Calibri" w:cs="Times New Roman"/>
          <w:noProof/>
          <w:szCs w:val="24"/>
        </w:rPr>
        <w:tab/>
        <w:t xml:space="preserve">Wallace, J. G. </w:t>
      </w:r>
      <w:r w:rsidRPr="00983C68">
        <w:rPr>
          <w:rFonts w:ascii="Calibri" w:hAnsi="Calibri" w:cs="Times New Roman"/>
          <w:i/>
          <w:iCs/>
          <w:noProof/>
          <w:szCs w:val="24"/>
        </w:rPr>
        <w:t>et al.</w:t>
      </w:r>
      <w:r w:rsidRPr="00983C68">
        <w:rPr>
          <w:rFonts w:ascii="Calibri" w:hAnsi="Calibri" w:cs="Times New Roman"/>
          <w:noProof/>
          <w:szCs w:val="24"/>
        </w:rPr>
        <w:t xml:space="preserve"> Association mapping across numerous traits reveals patterns of functional variation in maize.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10,</w:t>
      </w:r>
      <w:r w:rsidRPr="00983C68">
        <w:rPr>
          <w:rFonts w:ascii="Calibri" w:hAnsi="Calibri" w:cs="Times New Roman"/>
          <w:noProof/>
          <w:szCs w:val="24"/>
        </w:rPr>
        <w:t xml:space="preserve"> e1004845 (2014).</w:t>
      </w:r>
    </w:p>
    <w:p w14:paraId="6BF7833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w:t>
      </w:r>
      <w:r w:rsidRPr="00983C68">
        <w:rPr>
          <w:rFonts w:ascii="Calibri" w:hAnsi="Calibri" w:cs="Times New Roman"/>
          <w:noProof/>
          <w:szCs w:val="24"/>
        </w:rPr>
        <w:tab/>
        <w:t xml:space="preserve">Buckler, E. S.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flowering tim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5,</w:t>
      </w:r>
      <w:r w:rsidRPr="00983C68">
        <w:rPr>
          <w:rFonts w:ascii="Calibri" w:hAnsi="Calibri" w:cs="Times New Roman"/>
          <w:noProof/>
          <w:szCs w:val="24"/>
        </w:rPr>
        <w:t xml:space="preserve"> 714–8 (2009).</w:t>
      </w:r>
    </w:p>
    <w:p w14:paraId="11717E7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w:t>
      </w:r>
      <w:r w:rsidRPr="00983C68">
        <w:rPr>
          <w:rFonts w:ascii="Calibri" w:hAnsi="Calibri" w:cs="Times New Roman"/>
          <w:noProof/>
          <w:szCs w:val="24"/>
        </w:rPr>
        <w:tab/>
        <w:t xml:space="preserve">Peiffer, J. A.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Height. </w:t>
      </w:r>
      <w:r w:rsidRPr="00983C68">
        <w:rPr>
          <w:rFonts w:ascii="Calibri" w:hAnsi="Calibri" w:cs="Times New Roman"/>
          <w:i/>
          <w:iCs/>
          <w:noProof/>
          <w:szCs w:val="24"/>
        </w:rPr>
        <w:t>Genetics</w:t>
      </w:r>
      <w:r w:rsidRPr="00983C68">
        <w:rPr>
          <w:rFonts w:ascii="Calibri" w:hAnsi="Calibri" w:cs="Times New Roman"/>
          <w:noProof/>
          <w:szCs w:val="24"/>
        </w:rPr>
        <w:t xml:space="preserve"> (2014). doi:10.1534/genetics.113.159152</w:t>
      </w:r>
    </w:p>
    <w:p w14:paraId="4A0E7387"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w:t>
      </w:r>
      <w:r w:rsidRPr="00983C68">
        <w:rPr>
          <w:rFonts w:ascii="Calibri" w:hAnsi="Calibri" w:cs="Times New Roman"/>
          <w:noProof/>
          <w:szCs w:val="24"/>
        </w:rPr>
        <w:tab/>
        <w:t xml:space="preserve">Tian, F.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leaf architecture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59–62 (2011).</w:t>
      </w:r>
    </w:p>
    <w:p w14:paraId="2772CE06"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w:t>
      </w:r>
      <w:r w:rsidRPr="00983C68">
        <w:rPr>
          <w:rFonts w:ascii="Calibri" w:hAnsi="Calibri" w:cs="Times New Roman"/>
          <w:noProof/>
          <w:szCs w:val="24"/>
        </w:rPr>
        <w:tab/>
        <w:t xml:space="preserve">Kump, K. L.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quantitative resistance to southern leaf blight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63–168 (2011).</w:t>
      </w:r>
    </w:p>
    <w:p w14:paraId="7A5676B2"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w:t>
      </w:r>
      <w:r w:rsidRPr="00983C68">
        <w:rPr>
          <w:rFonts w:ascii="Calibri" w:hAnsi="Calibri" w:cs="Times New Roman"/>
          <w:noProof/>
          <w:szCs w:val="24"/>
        </w:rPr>
        <w:tab/>
        <w:t xml:space="preserve">Cook, J. P. </w:t>
      </w:r>
      <w:r w:rsidRPr="00983C68">
        <w:rPr>
          <w:rFonts w:ascii="Calibri" w:hAnsi="Calibri" w:cs="Times New Roman"/>
          <w:i/>
          <w:iCs/>
          <w:noProof/>
          <w:szCs w:val="24"/>
        </w:rPr>
        <w:t>et al.</w:t>
      </w:r>
      <w:r w:rsidRPr="00983C68">
        <w:rPr>
          <w:rFonts w:ascii="Calibri" w:hAnsi="Calibri" w:cs="Times New Roman"/>
          <w:noProof/>
          <w:szCs w:val="24"/>
        </w:rPr>
        <w:t xml:space="preserve"> Genetic architecture of maize kernel composition in the nested association mapping and inbred association panel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58,</w:t>
      </w:r>
      <w:r w:rsidRPr="00983C68">
        <w:rPr>
          <w:rFonts w:ascii="Calibri" w:hAnsi="Calibri" w:cs="Times New Roman"/>
          <w:noProof/>
          <w:szCs w:val="24"/>
        </w:rPr>
        <w:t xml:space="preserve"> 824–34 (2012).</w:t>
      </w:r>
    </w:p>
    <w:p w14:paraId="6214858B"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8.</w:t>
      </w:r>
      <w:r w:rsidRPr="00983C68">
        <w:rPr>
          <w:rFonts w:ascii="Calibri" w:hAnsi="Calibri" w:cs="Times New Roman"/>
          <w:noProof/>
          <w:szCs w:val="24"/>
        </w:rPr>
        <w:tab/>
        <w:t xml:space="preserve">Gore, M. a </w:t>
      </w:r>
      <w:r w:rsidRPr="00983C68">
        <w:rPr>
          <w:rFonts w:ascii="Calibri" w:hAnsi="Calibri" w:cs="Times New Roman"/>
          <w:i/>
          <w:iCs/>
          <w:noProof/>
          <w:szCs w:val="24"/>
        </w:rPr>
        <w:t>et al.</w:t>
      </w:r>
      <w:r w:rsidRPr="00983C68">
        <w:rPr>
          <w:rFonts w:ascii="Calibri" w:hAnsi="Calibri" w:cs="Times New Roman"/>
          <w:noProof/>
          <w:szCs w:val="24"/>
        </w:rPr>
        <w:t xml:space="preserve"> A first-generation haplotype map of maiz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6,</w:t>
      </w:r>
      <w:r w:rsidRPr="00983C68">
        <w:rPr>
          <w:rFonts w:ascii="Calibri" w:hAnsi="Calibri" w:cs="Times New Roman"/>
          <w:noProof/>
          <w:szCs w:val="24"/>
        </w:rPr>
        <w:t xml:space="preserve"> 1115–7 (2009).</w:t>
      </w:r>
    </w:p>
    <w:p w14:paraId="48542181"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9.</w:t>
      </w:r>
      <w:r w:rsidRPr="00983C68">
        <w:rPr>
          <w:rFonts w:ascii="Calibri" w:hAnsi="Calibri" w:cs="Times New Roman"/>
          <w:noProof/>
          <w:szCs w:val="24"/>
        </w:rPr>
        <w:tab/>
        <w:t xml:space="preserve">Morrell, P. L., Toleno, D. M., Lundy, K. E. &amp; Clegg, M. T. Low levels of linkage disequilibrium in wild barley (Hordeum vulgare ssp. spontaneum) despite high rates of self-fertiliz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2,</w:t>
      </w:r>
      <w:r w:rsidRPr="00983C68">
        <w:rPr>
          <w:rFonts w:ascii="Calibri" w:hAnsi="Calibri" w:cs="Times New Roman"/>
          <w:noProof/>
          <w:szCs w:val="24"/>
        </w:rPr>
        <w:t xml:space="preserve"> 2442–2447 (2005).</w:t>
      </w:r>
    </w:p>
    <w:p w14:paraId="5E961CF1"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0.</w:t>
      </w:r>
      <w:r w:rsidRPr="00983C68">
        <w:rPr>
          <w:rFonts w:ascii="Calibri" w:hAnsi="Calibri" w:cs="Times New Roman"/>
          <w:noProof/>
          <w:szCs w:val="24"/>
        </w:rPr>
        <w:tab/>
        <w:t xml:space="preserve">Caldwell, K. S., Russell, J., Langridge, P. &amp; Powell, W. Extreme population-dependent linkage disequilibrium detected in an inbreeding plant species, Hordeum vulgare.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72,</w:t>
      </w:r>
      <w:r w:rsidRPr="00983C68">
        <w:rPr>
          <w:rFonts w:ascii="Calibri" w:hAnsi="Calibri" w:cs="Times New Roman"/>
          <w:noProof/>
          <w:szCs w:val="24"/>
        </w:rPr>
        <w:t xml:space="preserve"> 557–567 (2006).</w:t>
      </w:r>
    </w:p>
    <w:p w14:paraId="3FE1238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1.</w:t>
      </w:r>
      <w:r w:rsidRPr="00983C68">
        <w:rPr>
          <w:rFonts w:ascii="Calibri" w:hAnsi="Calibri" w:cs="Times New Roman"/>
          <w:noProof/>
          <w:szCs w:val="24"/>
        </w:rPr>
        <w:tab/>
        <w:t xml:space="preserve">Wray, G. A. The evolutionary significance of cis-regulatory muta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206–16 (2007).</w:t>
      </w:r>
    </w:p>
    <w:p w14:paraId="3B1D44B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2.</w:t>
      </w:r>
      <w:r w:rsidRPr="00983C68">
        <w:rPr>
          <w:rFonts w:ascii="Calibri" w:hAnsi="Calibri" w:cs="Times New Roman"/>
          <w:noProof/>
          <w:szCs w:val="24"/>
        </w:rPr>
        <w:tab/>
        <w:t xml:space="preserve">Clark, R. M., Wagler, T. N., Quijada, P. &amp; Doebley, J. A distant upstream enhancer at the maize domestication gene tb1 has pleiotropic effects on plant and inflorescent architecture.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38,</w:t>
      </w:r>
      <w:r w:rsidRPr="00983C68">
        <w:rPr>
          <w:rFonts w:ascii="Calibri" w:hAnsi="Calibri" w:cs="Times New Roman"/>
          <w:noProof/>
          <w:szCs w:val="24"/>
        </w:rPr>
        <w:t xml:space="preserve"> 594–7 (2006).</w:t>
      </w:r>
    </w:p>
    <w:p w14:paraId="6CE2FE2B"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3.</w:t>
      </w:r>
      <w:r w:rsidRPr="00983C68">
        <w:rPr>
          <w:rFonts w:ascii="Calibri" w:hAnsi="Calibri" w:cs="Times New Roman"/>
          <w:noProof/>
          <w:szCs w:val="24"/>
        </w:rPr>
        <w:tab/>
        <w:t xml:space="preserve">Castelletti, S., Tuberosa, R., Pindo, M. &amp; Salvi, S. A MITE transposon insertion is associated with differential methylation at the maize flowering time QTL Vgt1. </w:t>
      </w:r>
      <w:r w:rsidRPr="00983C68">
        <w:rPr>
          <w:rFonts w:ascii="Calibri" w:hAnsi="Calibri" w:cs="Times New Roman"/>
          <w:i/>
          <w:iCs/>
          <w:noProof/>
          <w:szCs w:val="24"/>
        </w:rPr>
        <w:t>G3 (Bethesda).</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805–12 (2014).</w:t>
      </w:r>
    </w:p>
    <w:p w14:paraId="5B3DACF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4.</w:t>
      </w:r>
      <w:r w:rsidRPr="00983C68">
        <w:rPr>
          <w:rFonts w:ascii="Calibri" w:hAnsi="Calibri" w:cs="Times New Roman"/>
          <w:noProof/>
          <w:szCs w:val="24"/>
        </w:rPr>
        <w:tab/>
        <w:t xml:space="preserve">Louwers, M. </w:t>
      </w:r>
      <w:r w:rsidRPr="00983C68">
        <w:rPr>
          <w:rFonts w:ascii="Calibri" w:hAnsi="Calibri" w:cs="Times New Roman"/>
          <w:i/>
          <w:iCs/>
          <w:noProof/>
          <w:szCs w:val="24"/>
        </w:rPr>
        <w:t>et al.</w:t>
      </w:r>
      <w:r w:rsidRPr="00983C68">
        <w:rPr>
          <w:rFonts w:ascii="Calibri" w:hAnsi="Calibri" w:cs="Times New Roman"/>
          <w:noProof/>
          <w:szCs w:val="24"/>
        </w:rPr>
        <w:t xml:space="preserve"> Tissue- and expression level-specific chromatin looping at maize b1 epiallele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832–42 (2009).</w:t>
      </w:r>
    </w:p>
    <w:p w14:paraId="68211E39"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5.</w:t>
      </w:r>
      <w:r w:rsidRPr="00983C68">
        <w:rPr>
          <w:rFonts w:ascii="Calibri" w:hAnsi="Calibri" w:cs="Times New Roman"/>
          <w:noProof/>
          <w:szCs w:val="24"/>
        </w:rPr>
        <w:tab/>
        <w:t xml:space="preserve">Andorf, C. M. </w:t>
      </w:r>
      <w:r w:rsidRPr="00983C68">
        <w:rPr>
          <w:rFonts w:ascii="Calibri" w:hAnsi="Calibri" w:cs="Times New Roman"/>
          <w:i/>
          <w:iCs/>
          <w:noProof/>
          <w:szCs w:val="24"/>
        </w:rPr>
        <w:t>et al.</w:t>
      </w:r>
      <w:r w:rsidRPr="00983C68">
        <w:rPr>
          <w:rFonts w:ascii="Calibri" w:hAnsi="Calibri" w:cs="Times New Roman"/>
          <w:noProof/>
          <w:szCs w:val="24"/>
        </w:rPr>
        <w:t xml:space="preserve"> MaizeGDB update: new tools, data and interface for the maize model organism database. </w:t>
      </w:r>
      <w:r w:rsidRPr="00983C68">
        <w:rPr>
          <w:rFonts w:ascii="Calibri" w:hAnsi="Calibri" w:cs="Times New Roman"/>
          <w:i/>
          <w:iCs/>
          <w:noProof/>
          <w:szCs w:val="24"/>
        </w:rPr>
        <w:t>Nucleic Acids Res.</w:t>
      </w:r>
      <w:r w:rsidRPr="00983C68">
        <w:rPr>
          <w:rFonts w:ascii="Calibri" w:hAnsi="Calibri" w:cs="Times New Roman"/>
          <w:noProof/>
          <w:szCs w:val="24"/>
        </w:rPr>
        <w:t xml:space="preserve"> gkv1007 (2015). doi:10.1093/nar/gkv1007</w:t>
      </w:r>
    </w:p>
    <w:p w14:paraId="59916E23"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6.</w:t>
      </w:r>
      <w:r w:rsidRPr="00983C68">
        <w:rPr>
          <w:rFonts w:ascii="Calibri" w:hAnsi="Calibri" w:cs="Times New Roman"/>
          <w:noProof/>
          <w:szCs w:val="24"/>
        </w:rPr>
        <w:tab/>
        <w:t xml:space="preserve">Eisen, M. B., Spellman, P. T., Brown, P. O. &amp; Botstein, D. Cluster analysis and display of genome-wide expression patterns. </w:t>
      </w:r>
      <w:r w:rsidRPr="00983C68">
        <w:rPr>
          <w:rFonts w:ascii="Calibri" w:hAnsi="Calibri" w:cs="Times New Roman"/>
          <w:i/>
          <w:iCs/>
          <w:noProof/>
          <w:szCs w:val="24"/>
        </w:rPr>
        <w:t>Proc. Natl. Acad. Sci.</w:t>
      </w:r>
      <w:r w:rsidRPr="00983C68">
        <w:rPr>
          <w:rFonts w:ascii="Calibri" w:hAnsi="Calibri" w:cs="Times New Roman"/>
          <w:noProof/>
          <w:szCs w:val="24"/>
        </w:rPr>
        <w:t xml:space="preserve"> </w:t>
      </w:r>
      <w:r w:rsidRPr="00983C68">
        <w:rPr>
          <w:rFonts w:ascii="Calibri" w:hAnsi="Calibri" w:cs="Times New Roman"/>
          <w:b/>
          <w:bCs/>
          <w:noProof/>
          <w:szCs w:val="24"/>
        </w:rPr>
        <w:t>95,</w:t>
      </w:r>
      <w:r w:rsidRPr="00983C68">
        <w:rPr>
          <w:rFonts w:ascii="Calibri" w:hAnsi="Calibri" w:cs="Times New Roman"/>
          <w:noProof/>
          <w:szCs w:val="24"/>
        </w:rPr>
        <w:t xml:space="preserve"> 14863–14868 (1998).</w:t>
      </w:r>
    </w:p>
    <w:p w14:paraId="3B3B111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7.</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640BEADC"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8.</w:t>
      </w:r>
      <w:r w:rsidRPr="00983C68">
        <w:rPr>
          <w:rFonts w:ascii="Calibri" w:hAnsi="Calibri" w:cs="Times New Roman"/>
          <w:noProof/>
          <w:szCs w:val="24"/>
        </w:rPr>
        <w:tab/>
        <w:t xml:space="preserve">Mochida, K., Uehara-Yamaguchi, Y., Yoshida, T., Sakurai, T. &amp; Shinozaki, K. Global landscape of a co-expressed gene network in barley and its application to gene discovery in Triticeae crop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2,</w:t>
      </w:r>
      <w:r w:rsidRPr="00983C68">
        <w:rPr>
          <w:rFonts w:ascii="Calibri" w:hAnsi="Calibri" w:cs="Times New Roman"/>
          <w:noProof/>
          <w:szCs w:val="24"/>
        </w:rPr>
        <w:t xml:space="preserve"> 785–803 (2011).</w:t>
      </w:r>
    </w:p>
    <w:p w14:paraId="383DE0A6"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9.</w:t>
      </w:r>
      <w:r w:rsidRPr="00983C68">
        <w:rPr>
          <w:rFonts w:ascii="Calibri" w:hAnsi="Calibri" w:cs="Times New Roman"/>
          <w:noProof/>
          <w:szCs w:val="24"/>
        </w:rPr>
        <w:tab/>
        <w:t xml:space="preserve">Obayashi, T. </w:t>
      </w:r>
      <w:r w:rsidRPr="00983C68">
        <w:rPr>
          <w:rFonts w:ascii="Calibri" w:hAnsi="Calibri" w:cs="Times New Roman"/>
          <w:i/>
          <w:iCs/>
          <w:noProof/>
          <w:szCs w:val="24"/>
        </w:rPr>
        <w:t>et al.</w:t>
      </w:r>
      <w:r w:rsidRPr="00983C68">
        <w:rPr>
          <w:rFonts w:ascii="Calibri" w:hAnsi="Calibri" w:cs="Times New Roman"/>
          <w:noProof/>
          <w:szCs w:val="24"/>
        </w:rPr>
        <w:t xml:space="preserve"> ATTED-II in 2014: Evaluation of Gene Coexpression in Agriculturally Important Plant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5,</w:t>
      </w:r>
      <w:r w:rsidRPr="00983C68">
        <w:rPr>
          <w:rFonts w:ascii="Calibri" w:hAnsi="Calibri" w:cs="Times New Roman"/>
          <w:noProof/>
          <w:szCs w:val="24"/>
        </w:rPr>
        <w:t xml:space="preserve"> e6–e6 (2014).</w:t>
      </w:r>
    </w:p>
    <w:p w14:paraId="38E01B4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0.</w:t>
      </w:r>
      <w:r w:rsidRPr="00983C68">
        <w:rPr>
          <w:rFonts w:ascii="Calibri" w:hAnsi="Calibri" w:cs="Times New Roman"/>
          <w:noProof/>
          <w:szCs w:val="24"/>
        </w:rPr>
        <w:tab/>
        <w:t xml:space="preserve">Sarkar, N. K., Kim, Y.-K. &amp; Grover, A. Coexpression network analysis associated with call of rice seedlings for encountering heat stress. </w:t>
      </w:r>
      <w:r w:rsidRPr="00983C68">
        <w:rPr>
          <w:rFonts w:ascii="Calibri" w:hAnsi="Calibri" w:cs="Times New Roman"/>
          <w:i/>
          <w:iCs/>
          <w:noProof/>
          <w:szCs w:val="24"/>
        </w:rPr>
        <w:t>Plant Mol. Biol.</w:t>
      </w:r>
      <w:r w:rsidRPr="00983C68">
        <w:rPr>
          <w:rFonts w:ascii="Calibri" w:hAnsi="Calibri" w:cs="Times New Roman"/>
          <w:noProof/>
          <w:szCs w:val="24"/>
        </w:rPr>
        <w:t xml:space="preserve"> </w:t>
      </w:r>
      <w:r w:rsidRPr="00983C68">
        <w:rPr>
          <w:rFonts w:ascii="Calibri" w:hAnsi="Calibri" w:cs="Times New Roman"/>
          <w:b/>
          <w:bCs/>
          <w:noProof/>
          <w:szCs w:val="24"/>
        </w:rPr>
        <w:t>84,</w:t>
      </w:r>
      <w:r w:rsidRPr="00983C68">
        <w:rPr>
          <w:rFonts w:ascii="Calibri" w:hAnsi="Calibri" w:cs="Times New Roman"/>
          <w:noProof/>
          <w:szCs w:val="24"/>
        </w:rPr>
        <w:t xml:space="preserve"> 125–143 (2014).</w:t>
      </w:r>
    </w:p>
    <w:p w14:paraId="0882ED2D"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1.</w:t>
      </w:r>
      <w:r w:rsidRPr="00983C68">
        <w:rPr>
          <w:rFonts w:ascii="Calibri" w:hAnsi="Calibri" w:cs="Times New Roman"/>
          <w:noProof/>
          <w:szCs w:val="24"/>
        </w:rPr>
        <w:tab/>
        <w:t xml:space="preserve">Zheng, Z.-L. &amp; Zhao, Y. Transcriptome comparison and gene coexpression network analysis provide a systems view of citrus response to ‘Candidatus Liberibacter asiaticus’ infection. </w:t>
      </w:r>
      <w:r w:rsidRPr="00983C68">
        <w:rPr>
          <w:rFonts w:ascii="Calibri" w:hAnsi="Calibri" w:cs="Times New Roman"/>
          <w:i/>
          <w:iCs/>
          <w:noProof/>
          <w:szCs w:val="24"/>
        </w:rPr>
        <w:t>BMC Genomics</w:t>
      </w:r>
      <w:r w:rsidRPr="00983C68">
        <w:rPr>
          <w:rFonts w:ascii="Calibri" w:hAnsi="Calibri" w:cs="Times New Roman"/>
          <w:noProof/>
          <w:szCs w:val="24"/>
        </w:rPr>
        <w:t xml:space="preserve"> </w:t>
      </w:r>
      <w:r w:rsidRPr="00983C68">
        <w:rPr>
          <w:rFonts w:ascii="Calibri" w:hAnsi="Calibri" w:cs="Times New Roman"/>
          <w:b/>
          <w:bCs/>
          <w:noProof/>
          <w:szCs w:val="24"/>
        </w:rPr>
        <w:t>14,</w:t>
      </w:r>
      <w:r w:rsidRPr="00983C68">
        <w:rPr>
          <w:rFonts w:ascii="Calibri" w:hAnsi="Calibri" w:cs="Times New Roman"/>
          <w:noProof/>
          <w:szCs w:val="24"/>
        </w:rPr>
        <w:t xml:space="preserve"> 27 (2013).</w:t>
      </w:r>
    </w:p>
    <w:p w14:paraId="21D19949"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2.</w:t>
      </w:r>
      <w:r w:rsidRPr="00983C68">
        <w:rPr>
          <w:rFonts w:ascii="Calibri" w:hAnsi="Calibri" w:cs="Times New Roman"/>
          <w:noProof/>
          <w:szCs w:val="24"/>
        </w:rPr>
        <w:tab/>
        <w:t xml:space="preserve">Ozaki, S. </w:t>
      </w:r>
      <w:r w:rsidRPr="00983C68">
        <w:rPr>
          <w:rFonts w:ascii="Calibri" w:hAnsi="Calibri" w:cs="Times New Roman"/>
          <w:i/>
          <w:iCs/>
          <w:noProof/>
          <w:szCs w:val="24"/>
        </w:rPr>
        <w:t>et al.</w:t>
      </w:r>
      <w:r w:rsidRPr="00983C68">
        <w:rPr>
          <w:rFonts w:ascii="Calibri" w:hAnsi="Calibri" w:cs="Times New Roman"/>
          <w:noProof/>
          <w:szCs w:val="24"/>
        </w:rPr>
        <w:t xml:space="preserve"> Coexpression analysis of tomato genes and experimental verification of coordinated expression of genes found in a functionally enriched coexpression module. </w:t>
      </w:r>
      <w:r w:rsidRPr="00983C68">
        <w:rPr>
          <w:rFonts w:ascii="Calibri" w:hAnsi="Calibri" w:cs="Times New Roman"/>
          <w:i/>
          <w:iCs/>
          <w:noProof/>
          <w:szCs w:val="24"/>
        </w:rPr>
        <w:t>DNA Res.</w:t>
      </w:r>
      <w:r w:rsidRPr="00983C68">
        <w:rPr>
          <w:rFonts w:ascii="Calibri" w:hAnsi="Calibri" w:cs="Times New Roman"/>
          <w:noProof/>
          <w:szCs w:val="24"/>
        </w:rPr>
        <w:t xml:space="preserve"> </w:t>
      </w:r>
      <w:r w:rsidRPr="00983C68">
        <w:rPr>
          <w:rFonts w:ascii="Calibri" w:hAnsi="Calibri" w:cs="Times New Roman"/>
          <w:b/>
          <w:bCs/>
          <w:noProof/>
          <w:szCs w:val="24"/>
        </w:rPr>
        <w:t>17,</w:t>
      </w:r>
      <w:r w:rsidRPr="00983C68">
        <w:rPr>
          <w:rFonts w:ascii="Calibri" w:hAnsi="Calibri" w:cs="Times New Roman"/>
          <w:noProof/>
          <w:szCs w:val="24"/>
        </w:rPr>
        <w:t xml:space="preserve"> 105–16 (2010).</w:t>
      </w:r>
    </w:p>
    <w:p w14:paraId="00F2595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3.</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NAS</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11878–11883 (2012).</w:t>
      </w:r>
    </w:p>
    <w:p w14:paraId="6C5B2870"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4.</w:t>
      </w:r>
      <w:r w:rsidRPr="00983C68">
        <w:rPr>
          <w:rFonts w:ascii="Calibri" w:hAnsi="Calibri" w:cs="Times New Roman"/>
          <w:noProof/>
          <w:szCs w:val="24"/>
        </w:rPr>
        <w:tab/>
        <w:t xml:space="preserve">Wolfe, C. J., Kohane, I. S. &amp; Butte, A. J. Systematic survey reveals general applicability of ‘guilt-by-association’ within gene coexpression network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227 (2005).</w:t>
      </w:r>
    </w:p>
    <w:p w14:paraId="002B40DC"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5.</w:t>
      </w:r>
      <w:r w:rsidRPr="00983C68">
        <w:rPr>
          <w:rFonts w:ascii="Calibri" w:hAnsi="Calibri" w:cs="Times New Roman"/>
          <w:noProof/>
          <w:szCs w:val="24"/>
        </w:rPr>
        <w:tab/>
        <w:t xml:space="preserve">Ritchie, M. D., Holzinger, E. R., Li, R., Pendergrass, S. A. &amp; Kim, D. Methods of integrating data to uncover genotype–phenotype interac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16,</w:t>
      </w:r>
      <w:r w:rsidRPr="00983C68">
        <w:rPr>
          <w:rFonts w:ascii="Calibri" w:hAnsi="Calibri" w:cs="Times New Roman"/>
          <w:noProof/>
          <w:szCs w:val="24"/>
        </w:rPr>
        <w:t xml:space="preserve"> 85–97 (2015).</w:t>
      </w:r>
    </w:p>
    <w:p w14:paraId="1663F3CB"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6.</w:t>
      </w:r>
      <w:r w:rsidRPr="00983C68">
        <w:rPr>
          <w:rFonts w:ascii="Calibri" w:hAnsi="Calibri" w:cs="Times New Roman"/>
          <w:noProof/>
          <w:szCs w:val="24"/>
        </w:rPr>
        <w:tab/>
        <w:t xml:space="preserve">Li, M., Chen, J., Wang, J., Hu, B. &amp; Chen, G. Modifying the DPClus algorithm for identifying protein complexes based on new topological structure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398 (2008).</w:t>
      </w:r>
    </w:p>
    <w:p w14:paraId="138C6B3F"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7.</w:t>
      </w:r>
      <w:r w:rsidRPr="00983C68">
        <w:rPr>
          <w:rFonts w:ascii="Calibri" w:hAnsi="Calibri" w:cs="Times New Roman"/>
          <w:noProof/>
          <w:szCs w:val="24"/>
        </w:rPr>
        <w:tab/>
        <w:t xml:space="preserve">Calabrese, G. M. </w:t>
      </w:r>
      <w:r w:rsidRPr="00983C68">
        <w:rPr>
          <w:rFonts w:ascii="Calibri" w:hAnsi="Calibri" w:cs="Times New Roman"/>
          <w:i/>
          <w:iCs/>
          <w:noProof/>
          <w:szCs w:val="24"/>
        </w:rPr>
        <w:t>et al.</w:t>
      </w:r>
      <w:r w:rsidRPr="00983C68">
        <w:rPr>
          <w:rFonts w:ascii="Calibri" w:hAnsi="Calibri" w:cs="Times New Roman"/>
          <w:noProof/>
          <w:szCs w:val="24"/>
        </w:rPr>
        <w:t xml:space="preserve"> Integrating GWAS and Co-expression Network Data Identifies Bone Mineral Density Genes SPTBN1 and MARK3 and an Osteoblast Functional Module. </w:t>
      </w:r>
      <w:r w:rsidRPr="00983C68">
        <w:rPr>
          <w:rFonts w:ascii="Calibri" w:hAnsi="Calibri" w:cs="Times New Roman"/>
          <w:i/>
          <w:iCs/>
          <w:noProof/>
          <w:szCs w:val="24"/>
        </w:rPr>
        <w:t>Cell Syst.</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46–59.e4 (2017).</w:t>
      </w:r>
    </w:p>
    <w:p w14:paraId="0CFB1016"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8.</w:t>
      </w:r>
      <w:r w:rsidRPr="00983C68">
        <w:rPr>
          <w:rFonts w:ascii="Calibri" w:hAnsi="Calibri" w:cs="Times New Roman"/>
          <w:noProof/>
          <w:szCs w:val="24"/>
        </w:rPr>
        <w:tab/>
        <w:t xml:space="preserve">Bunyavanich, S. </w:t>
      </w:r>
      <w:r w:rsidRPr="00983C68">
        <w:rPr>
          <w:rFonts w:ascii="Calibri" w:hAnsi="Calibri" w:cs="Times New Roman"/>
          <w:i/>
          <w:iCs/>
          <w:noProof/>
          <w:szCs w:val="24"/>
        </w:rPr>
        <w:t>et al.</w:t>
      </w:r>
      <w:r w:rsidRPr="00983C68">
        <w:rPr>
          <w:rFonts w:ascii="Calibri" w:hAnsi="Calibri" w:cs="Times New Roman"/>
          <w:noProof/>
          <w:szCs w:val="24"/>
        </w:rPr>
        <w:t xml:space="preserve"> Integrated genome-wide association, coexpression network, and expression single nucleotide polymorphism analysis identifies novel pathway in allergic rhinitis. </w:t>
      </w:r>
      <w:r w:rsidRPr="00983C68">
        <w:rPr>
          <w:rFonts w:ascii="Calibri" w:hAnsi="Calibri" w:cs="Times New Roman"/>
          <w:i/>
          <w:iCs/>
          <w:noProof/>
          <w:szCs w:val="24"/>
        </w:rPr>
        <w:t>BMC Med. Genomics</w:t>
      </w:r>
      <w:r w:rsidRPr="00983C68">
        <w:rPr>
          <w:rFonts w:ascii="Calibri" w:hAnsi="Calibri" w:cs="Times New Roman"/>
          <w:noProof/>
          <w:szCs w:val="24"/>
        </w:rPr>
        <w:t xml:space="preserve"> </w:t>
      </w:r>
      <w:r w:rsidRPr="00983C68">
        <w:rPr>
          <w:rFonts w:ascii="Calibri" w:hAnsi="Calibri" w:cs="Times New Roman"/>
          <w:b/>
          <w:bCs/>
          <w:noProof/>
          <w:szCs w:val="24"/>
        </w:rPr>
        <w:t>7,</w:t>
      </w:r>
      <w:r w:rsidRPr="00983C68">
        <w:rPr>
          <w:rFonts w:ascii="Calibri" w:hAnsi="Calibri" w:cs="Times New Roman"/>
          <w:noProof/>
          <w:szCs w:val="24"/>
        </w:rPr>
        <w:t xml:space="preserve"> 48 (2014).</w:t>
      </w:r>
    </w:p>
    <w:p w14:paraId="16A4CA82"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9.</w:t>
      </w:r>
      <w:r w:rsidRPr="00983C68">
        <w:rPr>
          <w:rFonts w:ascii="Calibri" w:hAnsi="Calibri" w:cs="Times New Roman"/>
          <w:noProof/>
          <w:szCs w:val="24"/>
        </w:rPr>
        <w:tab/>
        <w:t xml:space="preserve">Taşan, M. </w:t>
      </w:r>
      <w:r w:rsidRPr="00983C68">
        <w:rPr>
          <w:rFonts w:ascii="Calibri" w:hAnsi="Calibri" w:cs="Times New Roman"/>
          <w:i/>
          <w:iCs/>
          <w:noProof/>
          <w:szCs w:val="24"/>
        </w:rPr>
        <w:t>et al.</w:t>
      </w:r>
      <w:r w:rsidRPr="00983C68">
        <w:rPr>
          <w:rFonts w:ascii="Calibri" w:hAnsi="Calibri" w:cs="Times New Roman"/>
          <w:noProof/>
          <w:szCs w:val="24"/>
        </w:rPr>
        <w:t xml:space="preserve"> Selecting causal genes from genome-wide association studies via functionally coherent subnetworks. </w:t>
      </w:r>
      <w:r w:rsidRPr="00983C68">
        <w:rPr>
          <w:rFonts w:ascii="Calibri" w:hAnsi="Calibri" w:cs="Times New Roman"/>
          <w:b/>
          <w:bCs/>
          <w:noProof/>
          <w:szCs w:val="24"/>
        </w:rPr>
        <w:t>12,</w:t>
      </w:r>
      <w:r w:rsidRPr="00983C68">
        <w:rPr>
          <w:rFonts w:ascii="Calibri" w:hAnsi="Calibri" w:cs="Times New Roman"/>
          <w:noProof/>
          <w:szCs w:val="24"/>
        </w:rPr>
        <w:t xml:space="preserve"> (2014).</w:t>
      </w:r>
    </w:p>
    <w:p w14:paraId="4AF990D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0.</w:t>
      </w:r>
      <w:r w:rsidRPr="00983C68">
        <w:rPr>
          <w:rFonts w:ascii="Calibri" w:hAnsi="Calibri" w:cs="Times New Roman"/>
          <w:noProof/>
          <w:szCs w:val="24"/>
        </w:rPr>
        <w:tab/>
        <w:t xml:space="preserve">USDA. </w:t>
      </w:r>
      <w:r w:rsidRPr="00983C68">
        <w:rPr>
          <w:rFonts w:ascii="Calibri" w:hAnsi="Calibri" w:cs="Times New Roman"/>
          <w:i/>
          <w:iCs/>
          <w:noProof/>
          <w:szCs w:val="24"/>
        </w:rPr>
        <w:t>Crop Production 2015 Summary</w:t>
      </w:r>
      <w:r w:rsidRPr="00983C68">
        <w:rPr>
          <w:rFonts w:ascii="Calibri" w:hAnsi="Calibri" w:cs="Times New Roman"/>
          <w:noProof/>
          <w:szCs w:val="24"/>
        </w:rPr>
        <w:t>. (2016).</w:t>
      </w:r>
    </w:p>
    <w:p w14:paraId="633622D6"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1.</w:t>
      </w:r>
      <w:r w:rsidRPr="00983C68">
        <w:rPr>
          <w:rFonts w:ascii="Calibri" w:hAnsi="Calibri" w:cs="Times New Roman"/>
          <w:noProof/>
          <w:szCs w:val="24"/>
        </w:rPr>
        <w:tab/>
        <w:t xml:space="preserve">Baxter, I. Ionomics: The functional genomics of elements. </w:t>
      </w:r>
      <w:r w:rsidRPr="00983C68">
        <w:rPr>
          <w:rFonts w:ascii="Calibri" w:hAnsi="Calibri" w:cs="Times New Roman"/>
          <w:i/>
          <w:iCs/>
          <w:noProof/>
          <w:szCs w:val="24"/>
        </w:rPr>
        <w:t>Brief. Funct. Genom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49–56 (2010).</w:t>
      </w:r>
    </w:p>
    <w:p w14:paraId="2EE34788"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2.</w:t>
      </w:r>
      <w:r w:rsidRPr="00983C68">
        <w:rPr>
          <w:rFonts w:ascii="Calibri" w:hAnsi="Calibri" w:cs="Times New Roman"/>
          <w:noProof/>
          <w:szCs w:val="24"/>
        </w:rPr>
        <w:tab/>
        <w:t xml:space="preserve">Guerinot, M. Lou &amp; Salt, D. E. Fortified Foods and Phytoremediation . Two Sides of the Same Coin 1. </w:t>
      </w:r>
      <w:r w:rsidRPr="00983C68">
        <w:rPr>
          <w:rFonts w:ascii="Calibri" w:hAnsi="Calibri" w:cs="Times New Roman"/>
          <w:b/>
          <w:bCs/>
          <w:noProof/>
          <w:szCs w:val="24"/>
        </w:rPr>
        <w:t>3755,</w:t>
      </w:r>
      <w:r w:rsidRPr="00983C68">
        <w:rPr>
          <w:rFonts w:ascii="Calibri" w:hAnsi="Calibri" w:cs="Times New Roman"/>
          <w:noProof/>
          <w:szCs w:val="24"/>
        </w:rPr>
        <w:t xml:space="preserve"> (2017).</w:t>
      </w:r>
    </w:p>
    <w:p w14:paraId="603BF370"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3.</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The leaf ionome as a multivariable system to detect a plant’s physiological status.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5,</w:t>
      </w:r>
      <w:r w:rsidRPr="00983C68">
        <w:rPr>
          <w:rFonts w:ascii="Calibri" w:hAnsi="Calibri" w:cs="Times New Roman"/>
          <w:noProof/>
          <w:szCs w:val="24"/>
        </w:rPr>
        <w:t xml:space="preserve"> 12081–6 (2008).</w:t>
      </w:r>
    </w:p>
    <w:p w14:paraId="76F6F104"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4.</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7A8924C7"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5.</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2012).</w:t>
      </w:r>
    </w:p>
    <w:p w14:paraId="7A54F01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6.</w:t>
      </w:r>
      <w:r w:rsidRPr="00983C68">
        <w:rPr>
          <w:rFonts w:ascii="Calibri" w:hAnsi="Calibri" w:cs="Times New Roman"/>
          <w:noProof/>
          <w:szCs w:val="24"/>
        </w:rPr>
        <w:tab/>
        <w:t xml:space="preserve">Schaefer, R. J., Michno, J.-M. &amp; Myers, C. L. Unraveling gene function in agricultural species using gene co-expression networks. </w:t>
      </w:r>
      <w:r w:rsidRPr="00983C68">
        <w:rPr>
          <w:rFonts w:ascii="Calibri" w:hAnsi="Calibri" w:cs="Times New Roman"/>
          <w:i/>
          <w:iCs/>
          <w:noProof/>
          <w:szCs w:val="24"/>
        </w:rPr>
        <w:t>Biochim. Biophys. Acta - Gene Regul. Mech.</w:t>
      </w:r>
      <w:r w:rsidRPr="00983C68">
        <w:rPr>
          <w:rFonts w:ascii="Calibri" w:hAnsi="Calibri" w:cs="Times New Roman"/>
          <w:noProof/>
          <w:szCs w:val="24"/>
        </w:rPr>
        <w:t xml:space="preserve"> (2016). doi:10.1016/j.bbagrm.2016.07.016</w:t>
      </w:r>
    </w:p>
    <w:p w14:paraId="278B575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7.</w:t>
      </w:r>
      <w:r w:rsidRPr="00983C68">
        <w:rPr>
          <w:rFonts w:ascii="Calibri" w:hAnsi="Calibri" w:cs="Times New Roman"/>
          <w:noProof/>
          <w:szCs w:val="24"/>
        </w:rPr>
        <w:tab/>
        <w:t xml:space="preserve">Hirsch, C. N. </w:t>
      </w:r>
      <w:r w:rsidRPr="00983C68">
        <w:rPr>
          <w:rFonts w:ascii="Calibri" w:hAnsi="Calibri" w:cs="Times New Roman"/>
          <w:i/>
          <w:iCs/>
          <w:noProof/>
          <w:szCs w:val="24"/>
        </w:rPr>
        <w:t>et al.</w:t>
      </w:r>
      <w:r w:rsidRPr="00983C68">
        <w:rPr>
          <w:rFonts w:ascii="Calibri" w:hAnsi="Calibri" w:cs="Times New Roman"/>
          <w:noProof/>
          <w:szCs w:val="24"/>
        </w:rPr>
        <w:t xml:space="preserve"> Insights into the maize pan-genome and pan-transcriptome.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6,</w:t>
      </w:r>
      <w:r w:rsidRPr="00983C68">
        <w:rPr>
          <w:rFonts w:ascii="Calibri" w:hAnsi="Calibri" w:cs="Times New Roman"/>
          <w:noProof/>
          <w:szCs w:val="24"/>
        </w:rPr>
        <w:t xml:space="preserve"> 121–35 (2014).</w:t>
      </w:r>
    </w:p>
    <w:p w14:paraId="27A21B8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8.</w:t>
      </w:r>
      <w:r w:rsidRPr="00983C68">
        <w:rPr>
          <w:rFonts w:ascii="Calibri" w:hAnsi="Calibri" w:cs="Times New Roman"/>
          <w:noProof/>
          <w:szCs w:val="24"/>
        </w:rPr>
        <w:tab/>
        <w:t xml:space="preserve">Stelpflug, S. C. </w:t>
      </w:r>
      <w:r w:rsidRPr="00983C68">
        <w:rPr>
          <w:rFonts w:ascii="Calibri" w:hAnsi="Calibri" w:cs="Times New Roman"/>
          <w:i/>
          <w:iCs/>
          <w:noProof/>
          <w:szCs w:val="24"/>
        </w:rPr>
        <w:t>et al.</w:t>
      </w:r>
      <w:r w:rsidRPr="00983C68">
        <w:rPr>
          <w:rFonts w:ascii="Calibri" w:hAnsi="Calibri" w:cs="Times New Roman"/>
          <w:noProof/>
          <w:szCs w:val="24"/>
        </w:rPr>
        <w:t xml:space="preserve"> An expanded maize gene expression atlas based on RNA-sequencing and its use to explore root development. </w:t>
      </w:r>
      <w:r w:rsidRPr="00983C68">
        <w:rPr>
          <w:rFonts w:ascii="Calibri" w:hAnsi="Calibri" w:cs="Times New Roman"/>
          <w:i/>
          <w:iCs/>
          <w:noProof/>
          <w:szCs w:val="24"/>
        </w:rPr>
        <w:t>Plant Genome</w:t>
      </w:r>
      <w:r w:rsidRPr="00983C68">
        <w:rPr>
          <w:rFonts w:ascii="Calibri" w:hAnsi="Calibri" w:cs="Times New Roman"/>
          <w:noProof/>
          <w:szCs w:val="24"/>
        </w:rPr>
        <w:t xml:space="preserve"> 314–362 (2015). doi:10.3835/plantgenome2015.04.0025</w:t>
      </w:r>
    </w:p>
    <w:p w14:paraId="110757CD"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9.</w:t>
      </w:r>
      <w:r w:rsidRPr="00983C68">
        <w:rPr>
          <w:rFonts w:ascii="Calibri" w:hAnsi="Calibri" w:cs="Times New Roman"/>
          <w:noProof/>
          <w:szCs w:val="24"/>
        </w:rPr>
        <w:tab/>
        <w:t xml:space="preserve">Schaefer, R. J. </w:t>
      </w:r>
      <w:r w:rsidRPr="00983C68">
        <w:rPr>
          <w:rFonts w:ascii="Calibri" w:hAnsi="Calibri" w:cs="Times New Roman"/>
          <w:i/>
          <w:iCs/>
          <w:noProof/>
          <w:szCs w:val="24"/>
        </w:rPr>
        <w:t>et al.</w:t>
      </w:r>
      <w:r w:rsidRPr="00983C68">
        <w:rPr>
          <w:rFonts w:ascii="Calibri" w:hAnsi="Calibri" w:cs="Times New Roman"/>
          <w:noProof/>
          <w:szCs w:val="24"/>
        </w:rPr>
        <w:t xml:space="preserve">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61BFFEB4"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0.</w:t>
      </w:r>
      <w:r w:rsidRPr="00983C68">
        <w:rPr>
          <w:rFonts w:ascii="Calibri" w:hAnsi="Calibri" w:cs="Times New Roman"/>
          <w:noProof/>
          <w:szCs w:val="24"/>
        </w:rPr>
        <w:tab/>
        <w:t>Dongen, S. van. MCL: A Cluster Algoithm for Graphs. (2000).</w:t>
      </w:r>
    </w:p>
    <w:p w14:paraId="1D9B382D"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1.</w:t>
      </w:r>
      <w:r w:rsidRPr="00983C68">
        <w:rPr>
          <w:rFonts w:ascii="Calibri" w:hAnsi="Calibri" w:cs="Times New Roman"/>
          <w:noProof/>
          <w:szCs w:val="24"/>
        </w:rPr>
        <w:tab/>
        <w:t xml:space="preserve">Ghazalpour, A. </w:t>
      </w:r>
      <w:r w:rsidRPr="00983C68">
        <w:rPr>
          <w:rFonts w:ascii="Calibri" w:hAnsi="Calibri" w:cs="Times New Roman"/>
          <w:i/>
          <w:iCs/>
          <w:noProof/>
          <w:szCs w:val="24"/>
        </w:rPr>
        <w:t>et al.</w:t>
      </w:r>
      <w:r w:rsidRPr="00983C68">
        <w:rPr>
          <w:rFonts w:ascii="Calibri" w:hAnsi="Calibri" w:cs="Times New Roman"/>
          <w:noProof/>
          <w:szCs w:val="24"/>
        </w:rPr>
        <w:t xml:space="preserve"> Integrating genetic and network analysis to characterize genes related to mouse weight.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2,</w:t>
      </w:r>
      <w:r w:rsidRPr="00983C68">
        <w:rPr>
          <w:rFonts w:ascii="Calibri" w:hAnsi="Calibri" w:cs="Times New Roman"/>
          <w:noProof/>
          <w:szCs w:val="24"/>
        </w:rPr>
        <w:t xml:space="preserve"> e130 (2006).</w:t>
      </w:r>
    </w:p>
    <w:p w14:paraId="66C6E8B1"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2.</w:t>
      </w:r>
      <w:r w:rsidRPr="00983C68">
        <w:rPr>
          <w:rFonts w:ascii="Calibri" w:hAnsi="Calibri" w:cs="Times New Roman"/>
          <w:noProof/>
          <w:szCs w:val="24"/>
        </w:rPr>
        <w:tab/>
        <w:t xml:space="preserve">Baxter, I. &amp; Dilkes, B. P. Elemental profiles reflect plant adaptations to the environment.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36,</w:t>
      </w:r>
      <w:r w:rsidRPr="00983C68">
        <w:rPr>
          <w:rFonts w:ascii="Calibri" w:hAnsi="Calibri" w:cs="Times New Roman"/>
          <w:noProof/>
          <w:szCs w:val="24"/>
        </w:rPr>
        <w:t xml:space="preserve"> 1661–3 (2012).</w:t>
      </w:r>
    </w:p>
    <w:p w14:paraId="77D9C00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3.</w:t>
      </w:r>
      <w:r w:rsidRPr="00983C68">
        <w:rPr>
          <w:rFonts w:ascii="Calibri" w:hAnsi="Calibri" w:cs="Times New Roman"/>
          <w:noProof/>
          <w:szCs w:val="24"/>
        </w:rPr>
        <w:tab/>
        <w:t xml:space="preserve">Ziegler, G. </w:t>
      </w:r>
      <w:r w:rsidRPr="00983C68">
        <w:rPr>
          <w:rFonts w:ascii="Calibri" w:hAnsi="Calibri" w:cs="Times New Roman"/>
          <w:i/>
          <w:iCs/>
          <w:noProof/>
          <w:szCs w:val="24"/>
        </w:rPr>
        <w:t>et al.</w:t>
      </w:r>
      <w:r w:rsidRPr="00983C68">
        <w:rPr>
          <w:rFonts w:ascii="Calibri" w:hAnsi="Calibri" w:cs="Times New Roman"/>
          <w:noProof/>
          <w:szCs w:val="24"/>
        </w:rPr>
        <w:t xml:space="preserve"> Elemental Accumulation in Kernels of the Maize Nested Association Mapping Panel Reveals Signals of Gene by Environment Interactions. </w:t>
      </w:r>
      <w:r w:rsidRPr="00983C68">
        <w:rPr>
          <w:rFonts w:ascii="Calibri" w:hAnsi="Calibri" w:cs="Times New Roman"/>
          <w:i/>
          <w:iCs/>
          <w:noProof/>
          <w:szCs w:val="24"/>
        </w:rPr>
        <w:t>bioRxiv</w:t>
      </w:r>
      <w:r w:rsidRPr="00983C68">
        <w:rPr>
          <w:rFonts w:ascii="Calibri" w:hAnsi="Calibri" w:cs="Times New Roman"/>
          <w:noProof/>
          <w:szCs w:val="24"/>
        </w:rPr>
        <w:t xml:space="preserve"> (2017).</w:t>
      </w:r>
    </w:p>
    <w:p w14:paraId="77A9357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4.</w:t>
      </w:r>
      <w:r w:rsidRPr="00983C68">
        <w:rPr>
          <w:rFonts w:ascii="Calibri" w:hAnsi="Calibri" w:cs="Times New Roman"/>
          <w:noProof/>
          <w:szCs w:val="24"/>
        </w:rPr>
        <w:tab/>
        <w:t xml:space="preserve">Valdar, W., Holmes, C. C., Mott, R. &amp; Flint, J. Mapping in structured populations by resample model averaging.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82,</w:t>
      </w:r>
      <w:r w:rsidRPr="00983C68">
        <w:rPr>
          <w:rFonts w:ascii="Calibri" w:hAnsi="Calibri" w:cs="Times New Roman"/>
          <w:noProof/>
          <w:szCs w:val="24"/>
        </w:rPr>
        <w:t xml:space="preserve"> 1263–77 (2009).</w:t>
      </w:r>
    </w:p>
    <w:p w14:paraId="31761856"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5.</w:t>
      </w:r>
      <w:r w:rsidRPr="00983C68">
        <w:rPr>
          <w:rFonts w:ascii="Calibri" w:hAnsi="Calibri" w:cs="Times New Roman"/>
          <w:noProof/>
          <w:szCs w:val="24"/>
        </w:rPr>
        <w:tab/>
        <w:t xml:space="preserve">Chao, D.-Y. </w:t>
      </w:r>
      <w:r w:rsidRPr="00983C68">
        <w:rPr>
          <w:rFonts w:ascii="Calibri" w:hAnsi="Calibri" w:cs="Times New Roman"/>
          <w:i/>
          <w:iCs/>
          <w:noProof/>
          <w:szCs w:val="24"/>
        </w:rPr>
        <w:t>et al.</w:t>
      </w:r>
      <w:r w:rsidRPr="00983C68">
        <w:rPr>
          <w:rFonts w:ascii="Calibri" w:hAnsi="Calibri" w:cs="Times New Roman"/>
          <w:noProof/>
          <w:szCs w:val="24"/>
        </w:rPr>
        <w:t xml:space="preserve"> Sphingolipids in the Root Play an Important Role in Regulating the Leaf Ionome in Arabidopsis thaliana.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1061–1081 (2011).</w:t>
      </w:r>
    </w:p>
    <w:p w14:paraId="1A9074EF"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6.</w:t>
      </w:r>
      <w:r w:rsidRPr="00983C68">
        <w:rPr>
          <w:rFonts w:ascii="Calibri" w:hAnsi="Calibri" w:cs="Times New Roman"/>
          <w:noProof/>
          <w:szCs w:val="24"/>
        </w:rPr>
        <w:tab/>
        <w:t xml:space="preserve">Fan, J., Zhai, Z., Yan, C. &amp; Xu, C. Arabidopsis TRIGALACTOSYLDIACYLGLYCEROL5 Interacts with TGD1, TGD2, and TGD4 to Facilitate Lipid Transfer from the Endoplasmic Reticulum to Plastid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7,</w:t>
      </w:r>
      <w:r w:rsidRPr="00983C68">
        <w:rPr>
          <w:rFonts w:ascii="Calibri" w:hAnsi="Calibri" w:cs="Times New Roman"/>
          <w:noProof/>
          <w:szCs w:val="24"/>
        </w:rPr>
        <w:t xml:space="preserve"> tpc.15.00394 (2015).</w:t>
      </w:r>
    </w:p>
    <w:p w14:paraId="32E2B88F"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7.</w:t>
      </w:r>
      <w:r w:rsidRPr="00983C68">
        <w:rPr>
          <w:rFonts w:ascii="Calibri" w:hAnsi="Calibri" w:cs="Times New Roman"/>
          <w:noProof/>
          <w:szCs w:val="24"/>
        </w:rPr>
        <w:tab/>
        <w:t xml:space="preserve">Katagiri, T. </w:t>
      </w:r>
      <w:r w:rsidRPr="00983C68">
        <w:rPr>
          <w:rFonts w:ascii="Calibri" w:hAnsi="Calibri" w:cs="Times New Roman"/>
          <w:i/>
          <w:iCs/>
          <w:noProof/>
          <w:szCs w:val="24"/>
        </w:rPr>
        <w:t>et al.</w:t>
      </w:r>
      <w:r w:rsidRPr="00983C68">
        <w:rPr>
          <w:rFonts w:ascii="Calibri" w:hAnsi="Calibri" w:cs="Times New Roman"/>
          <w:noProof/>
          <w:szCs w:val="24"/>
        </w:rPr>
        <w:t xml:space="preserve"> An important role of phosphatidic acid in ABA signaling during germination in Arabidopsis thaliana.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07–117 (2005).</w:t>
      </w:r>
    </w:p>
    <w:p w14:paraId="3ECF279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8.</w:t>
      </w:r>
      <w:r w:rsidRPr="00983C68">
        <w:rPr>
          <w:rFonts w:ascii="Calibri" w:hAnsi="Calibri" w:cs="Times New Roman"/>
          <w:noProof/>
          <w:szCs w:val="24"/>
        </w:rPr>
        <w:tab/>
        <w:t xml:space="preserve">Roston, R. L., Gao, J., Murcha, M. W., Whelan, J. &amp; Benning, C. TGD1, -2, and -3 proteins involved in lipid trafficking form ATP-binding cassette (ABC) transporter with multiple substrate-binding proteins. </w:t>
      </w:r>
      <w:r w:rsidRPr="00983C68">
        <w:rPr>
          <w:rFonts w:ascii="Calibri" w:hAnsi="Calibri" w:cs="Times New Roman"/>
          <w:i/>
          <w:iCs/>
          <w:noProof/>
          <w:szCs w:val="24"/>
        </w:rPr>
        <w:t>J. Biol. Chem.</w:t>
      </w:r>
      <w:r w:rsidRPr="00983C68">
        <w:rPr>
          <w:rFonts w:ascii="Calibri" w:hAnsi="Calibri" w:cs="Times New Roman"/>
          <w:noProof/>
          <w:szCs w:val="24"/>
        </w:rPr>
        <w:t xml:space="preserve"> </w:t>
      </w:r>
      <w:r w:rsidRPr="00983C68">
        <w:rPr>
          <w:rFonts w:ascii="Calibri" w:hAnsi="Calibri" w:cs="Times New Roman"/>
          <w:b/>
          <w:bCs/>
          <w:noProof/>
          <w:szCs w:val="24"/>
        </w:rPr>
        <w:t>287,</w:t>
      </w:r>
      <w:r w:rsidRPr="00983C68">
        <w:rPr>
          <w:rFonts w:ascii="Calibri" w:hAnsi="Calibri" w:cs="Times New Roman"/>
          <w:noProof/>
          <w:szCs w:val="24"/>
        </w:rPr>
        <w:t xml:space="preserve"> 21406–21415 (2012).</w:t>
      </w:r>
    </w:p>
    <w:p w14:paraId="2C2E4C9B"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9.</w:t>
      </w:r>
      <w:r w:rsidRPr="00983C68">
        <w:rPr>
          <w:rFonts w:ascii="Calibri" w:hAnsi="Calibri" w:cs="Times New Roman"/>
          <w:noProof/>
          <w:szCs w:val="24"/>
        </w:rPr>
        <w:tab/>
        <w:t xml:space="preserve">Lawrence, C. J., Dong, Q., Polacco, M. L., Seigfried, T. E. &amp; Brendel, V. MaizeGDB, the community database for maize genetics and genomics.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393-7 (2004).</w:t>
      </w:r>
    </w:p>
    <w:p w14:paraId="073DA91C"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0.</w:t>
      </w:r>
      <w:r w:rsidRPr="00983C68">
        <w:rPr>
          <w:rFonts w:ascii="Calibri" w:hAnsi="Calibri" w:cs="Times New Roman"/>
          <w:noProof/>
          <w:szCs w:val="24"/>
        </w:rPr>
        <w:tab/>
        <w:t xml:space="preserve">Winkler, R. G. &amp; Freeling, M. Physiological genetics of the dominant gibberellin-nonresponsive maize dwarfs, Dwart8 and Dwart9. </w:t>
      </w:r>
      <w:r w:rsidRPr="00983C68">
        <w:rPr>
          <w:rFonts w:ascii="Calibri" w:hAnsi="Calibri" w:cs="Times New Roman"/>
          <w:i/>
          <w:iCs/>
          <w:noProof/>
          <w:szCs w:val="24"/>
        </w:rPr>
        <w:t>Planta</w:t>
      </w:r>
      <w:r w:rsidRPr="00983C68">
        <w:rPr>
          <w:rFonts w:ascii="Calibri" w:hAnsi="Calibri" w:cs="Times New Roman"/>
          <w:noProof/>
          <w:szCs w:val="24"/>
        </w:rPr>
        <w:t xml:space="preserve"> </w:t>
      </w:r>
      <w:r w:rsidRPr="00983C68">
        <w:rPr>
          <w:rFonts w:ascii="Calibri" w:hAnsi="Calibri" w:cs="Times New Roman"/>
          <w:b/>
          <w:bCs/>
          <w:noProof/>
          <w:szCs w:val="24"/>
        </w:rPr>
        <w:t>193,</w:t>
      </w:r>
      <w:r w:rsidRPr="00983C68">
        <w:rPr>
          <w:rFonts w:ascii="Calibri" w:hAnsi="Calibri" w:cs="Times New Roman"/>
          <w:noProof/>
          <w:szCs w:val="24"/>
        </w:rPr>
        <w:t xml:space="preserve"> 341–348 (1994).</w:t>
      </w:r>
    </w:p>
    <w:p w14:paraId="638D3FA2"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1.</w:t>
      </w:r>
      <w:r w:rsidRPr="00983C68">
        <w:rPr>
          <w:rFonts w:ascii="Calibri" w:hAnsi="Calibri" w:cs="Times New Roman"/>
          <w:noProof/>
          <w:szCs w:val="24"/>
        </w:rPr>
        <w:tab/>
        <w:t xml:space="preserve">Lawit, S. J., Wych, H. M., Xu, D., Kundu, S. &amp; Tomes, D. T. Maize della proteins dwarf plant8 and dwarf plant9 as modulators of plant development.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1,</w:t>
      </w:r>
      <w:r w:rsidRPr="00983C68">
        <w:rPr>
          <w:rFonts w:ascii="Calibri" w:hAnsi="Calibri" w:cs="Times New Roman"/>
          <w:noProof/>
          <w:szCs w:val="24"/>
        </w:rPr>
        <w:t xml:space="preserve"> 1854–1868 (2010).</w:t>
      </w:r>
    </w:p>
    <w:p w14:paraId="3CCF06FD"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2.</w:t>
      </w:r>
      <w:r w:rsidRPr="00983C68">
        <w:rPr>
          <w:rFonts w:ascii="Calibri" w:hAnsi="Calibri" w:cs="Times New Roman"/>
          <w:noProof/>
          <w:szCs w:val="24"/>
        </w:rPr>
        <w:tab/>
        <w:t xml:space="preserve">Fu, J. </w:t>
      </w:r>
      <w:r w:rsidRPr="00983C68">
        <w:rPr>
          <w:rFonts w:ascii="Calibri" w:hAnsi="Calibri" w:cs="Times New Roman"/>
          <w:i/>
          <w:iCs/>
          <w:noProof/>
          <w:szCs w:val="24"/>
        </w:rPr>
        <w:t>et al.</w:t>
      </w:r>
      <w:r w:rsidRPr="00983C68">
        <w:rPr>
          <w:rFonts w:ascii="Calibri" w:hAnsi="Calibri" w:cs="Times New Roman"/>
          <w:noProof/>
          <w:szCs w:val="24"/>
        </w:rPr>
        <w:t xml:space="preserve"> A Tandem Array of </w:t>
      </w:r>
      <w:r w:rsidRPr="00983C68">
        <w:rPr>
          <w:rFonts w:ascii="Calibri" w:hAnsi="Calibri" w:cs="Times New Roman"/>
          <w:i/>
          <w:iCs/>
          <w:noProof/>
          <w:szCs w:val="24"/>
        </w:rPr>
        <w:t>ent</w:t>
      </w:r>
      <w:r w:rsidRPr="00983C68">
        <w:rPr>
          <w:rFonts w:ascii="Calibri" w:hAnsi="Calibri" w:cs="Times New Roman"/>
          <w:noProof/>
          <w:szCs w:val="24"/>
        </w:rPr>
        <w:t xml:space="preserve"> -Kaurene Synthases in Maize with Roles in Gibberellin and More Specialized Metabolism.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70,</w:t>
      </w:r>
      <w:r w:rsidRPr="00983C68">
        <w:rPr>
          <w:rFonts w:ascii="Calibri" w:hAnsi="Calibri" w:cs="Times New Roman"/>
          <w:noProof/>
          <w:szCs w:val="24"/>
        </w:rPr>
        <w:t xml:space="preserve"> 742–751 (2016).</w:t>
      </w:r>
    </w:p>
    <w:p w14:paraId="6D4BE948"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3.</w:t>
      </w:r>
      <w:r w:rsidRPr="00983C68">
        <w:rPr>
          <w:rFonts w:ascii="Calibri" w:hAnsi="Calibri" w:cs="Times New Roman"/>
          <w:noProof/>
          <w:szCs w:val="24"/>
        </w:rPr>
        <w:tab/>
        <w:t xml:space="preserve">Wang, X. </w:t>
      </w:r>
      <w:r w:rsidRPr="00983C68">
        <w:rPr>
          <w:rFonts w:ascii="Calibri" w:hAnsi="Calibri" w:cs="Times New Roman"/>
          <w:i/>
          <w:iCs/>
          <w:noProof/>
          <w:szCs w:val="24"/>
        </w:rPr>
        <w:t>et al.</w:t>
      </w:r>
      <w:r w:rsidRPr="00983C68">
        <w:rPr>
          <w:rFonts w:ascii="Calibri" w:hAnsi="Calibri" w:cs="Times New Roman"/>
          <w:noProof/>
          <w:szCs w:val="24"/>
        </w:rPr>
        <w:t xml:space="preserve"> Genome-Wide and Organ-Specific Landscapes of Epigenetic Modifications and Their Relationships to mRNA and Small RNA Transcriptomes in Maize. </w:t>
      </w:r>
      <w:r w:rsidRPr="00983C68">
        <w:rPr>
          <w:rFonts w:ascii="Calibri" w:hAnsi="Calibri" w:cs="Times New Roman"/>
          <w:i/>
          <w:iCs/>
          <w:noProof/>
          <w:szCs w:val="24"/>
        </w:rPr>
        <w:t>Plant Cell Online</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1053–1069 (2009).</w:t>
      </w:r>
    </w:p>
    <w:p w14:paraId="1441530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4.</w:t>
      </w:r>
      <w:r w:rsidRPr="00983C68">
        <w:rPr>
          <w:rFonts w:ascii="Calibri" w:hAnsi="Calibri" w:cs="Times New Roman"/>
          <w:noProof/>
          <w:szCs w:val="24"/>
        </w:rPr>
        <w:tab/>
        <w:t xml:space="preserve">Asaro, A. </w:t>
      </w:r>
      <w:r w:rsidRPr="00983C68">
        <w:rPr>
          <w:rFonts w:ascii="Calibri" w:hAnsi="Calibri" w:cs="Times New Roman"/>
          <w:i/>
          <w:iCs/>
          <w:noProof/>
          <w:szCs w:val="24"/>
        </w:rPr>
        <w:t>et al.</w:t>
      </w:r>
      <w:r w:rsidRPr="00983C68">
        <w:rPr>
          <w:rFonts w:ascii="Calibri" w:hAnsi="Calibri" w:cs="Times New Roman"/>
          <w:noProof/>
          <w:szCs w:val="24"/>
        </w:rPr>
        <w:t xml:space="preserve"> The Interaction of Genotype and Environment Determines Variation in the Maize Kernel Ionome. </w:t>
      </w:r>
      <w:r w:rsidRPr="00983C68">
        <w:rPr>
          <w:rFonts w:ascii="Calibri" w:hAnsi="Calibri" w:cs="Times New Roman"/>
          <w:i/>
          <w:iCs/>
          <w:noProof/>
          <w:szCs w:val="24"/>
        </w:rPr>
        <w:t>G3&amp;amp;#58; Genes|Genomes|Gene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4175–4183 (2016).</w:t>
      </w:r>
    </w:p>
    <w:p w14:paraId="291B5F0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5.</w:t>
      </w:r>
      <w:r w:rsidRPr="00983C68">
        <w:rPr>
          <w:rFonts w:ascii="Calibri" w:hAnsi="Calibri" w:cs="Times New Roman"/>
          <w:noProof/>
          <w:szCs w:val="24"/>
        </w:rPr>
        <w:tab/>
        <w:t xml:space="preserve">Wild, M. </w:t>
      </w:r>
      <w:r w:rsidRPr="00983C68">
        <w:rPr>
          <w:rFonts w:ascii="Calibri" w:hAnsi="Calibri" w:cs="Times New Roman"/>
          <w:i/>
          <w:iCs/>
          <w:noProof/>
          <w:szCs w:val="24"/>
        </w:rPr>
        <w:t>et al.</w:t>
      </w:r>
      <w:r w:rsidRPr="00983C68">
        <w:rPr>
          <w:rFonts w:ascii="Calibri" w:hAnsi="Calibri" w:cs="Times New Roman"/>
          <w:noProof/>
          <w:szCs w:val="24"/>
        </w:rPr>
        <w:t xml:space="preserve"> Tissue-Specific Regulation of Gibberellin Signaling Fine-Tunes Arabidopsis Iron-Deficiency Responses. </w:t>
      </w:r>
      <w:r w:rsidRPr="00983C68">
        <w:rPr>
          <w:rFonts w:ascii="Calibri" w:hAnsi="Calibri" w:cs="Times New Roman"/>
          <w:i/>
          <w:iCs/>
          <w:noProof/>
          <w:szCs w:val="24"/>
        </w:rPr>
        <w:t>Dev. Cell</w:t>
      </w:r>
      <w:r w:rsidRPr="00983C68">
        <w:rPr>
          <w:rFonts w:ascii="Calibri" w:hAnsi="Calibri" w:cs="Times New Roman"/>
          <w:noProof/>
          <w:szCs w:val="24"/>
        </w:rPr>
        <w:t xml:space="preserve"> </w:t>
      </w:r>
      <w:r w:rsidRPr="00983C68">
        <w:rPr>
          <w:rFonts w:ascii="Calibri" w:hAnsi="Calibri" w:cs="Times New Roman"/>
          <w:b/>
          <w:bCs/>
          <w:noProof/>
          <w:szCs w:val="24"/>
        </w:rPr>
        <w:t>37,</w:t>
      </w:r>
      <w:r w:rsidRPr="00983C68">
        <w:rPr>
          <w:rFonts w:ascii="Calibri" w:hAnsi="Calibri" w:cs="Times New Roman"/>
          <w:noProof/>
          <w:szCs w:val="24"/>
        </w:rPr>
        <w:t xml:space="preserve"> 190–200 (2016).</w:t>
      </w:r>
    </w:p>
    <w:p w14:paraId="1A1A6D50"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6.</w:t>
      </w:r>
      <w:r w:rsidRPr="00983C68">
        <w:rPr>
          <w:rFonts w:ascii="Calibri" w:hAnsi="Calibri" w:cs="Times New Roman"/>
          <w:noProof/>
          <w:szCs w:val="24"/>
        </w:rPr>
        <w:tab/>
        <w:t xml:space="preserve">Monaco, M. K. </w:t>
      </w:r>
      <w:r w:rsidRPr="00983C68">
        <w:rPr>
          <w:rFonts w:ascii="Calibri" w:hAnsi="Calibri" w:cs="Times New Roman"/>
          <w:i/>
          <w:iCs/>
          <w:noProof/>
          <w:szCs w:val="24"/>
        </w:rPr>
        <w:t>et al.</w:t>
      </w:r>
      <w:r w:rsidRPr="00983C68">
        <w:rPr>
          <w:rFonts w:ascii="Calibri" w:hAnsi="Calibri" w:cs="Times New Roman"/>
          <w:noProof/>
          <w:szCs w:val="24"/>
        </w:rPr>
        <w:t xml:space="preserve"> Maize Metabolic Network Construction and Transcriptome Analysis. </w:t>
      </w:r>
      <w:r w:rsidRPr="00983C68">
        <w:rPr>
          <w:rFonts w:ascii="Calibri" w:hAnsi="Calibri" w:cs="Times New Roman"/>
          <w:i/>
          <w:iCs/>
          <w:noProof/>
          <w:szCs w:val="24"/>
        </w:rPr>
        <w:t>Plant Genom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0 (2013).</w:t>
      </w:r>
    </w:p>
    <w:p w14:paraId="02E045A5"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7.</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Single-kernel ionomic profiles are highly heritable indicators of genetic and environmental influences on elemental accumulation in maize grain (Zea may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70DC8B87"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8.</w:t>
      </w:r>
      <w:r w:rsidRPr="00983C68">
        <w:rPr>
          <w:rFonts w:ascii="Calibri" w:hAnsi="Calibri" w:cs="Times New Roman"/>
          <w:noProof/>
          <w:szCs w:val="24"/>
        </w:rPr>
        <w:tab/>
        <w:t xml:space="preserve">Baxter, I. </w:t>
      </w:r>
      <w:r w:rsidRPr="00983C68">
        <w:rPr>
          <w:rFonts w:ascii="Calibri" w:hAnsi="Calibri" w:cs="Times New Roman"/>
          <w:i/>
          <w:iCs/>
          <w:noProof/>
          <w:szCs w:val="24"/>
        </w:rPr>
        <w:t>et al.</w:t>
      </w:r>
      <w:r w:rsidRPr="00983C68">
        <w:rPr>
          <w:rFonts w:ascii="Calibri" w:hAnsi="Calibri" w:cs="Times New Roman"/>
          <w:noProof/>
          <w:szCs w:val="24"/>
        </w:rPr>
        <w:t xml:space="preserve"> Genomic Comparison of P-Type ATPase Ion Pumps in Arabidopsis and Rice 1. </w:t>
      </w:r>
      <w:r w:rsidRPr="00983C68">
        <w:rPr>
          <w:rFonts w:ascii="Calibri" w:hAnsi="Calibri" w:cs="Times New Roman"/>
          <w:b/>
          <w:bCs/>
          <w:noProof/>
          <w:szCs w:val="24"/>
        </w:rPr>
        <w:t>132,</w:t>
      </w:r>
      <w:r w:rsidRPr="00983C68">
        <w:rPr>
          <w:rFonts w:ascii="Calibri" w:hAnsi="Calibri" w:cs="Times New Roman"/>
          <w:noProof/>
          <w:szCs w:val="24"/>
        </w:rPr>
        <w:t xml:space="preserve"> 618–628 (2003).</w:t>
      </w:r>
    </w:p>
    <w:p w14:paraId="57E1A9EA"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9.</w:t>
      </w:r>
      <w:r w:rsidRPr="00983C68">
        <w:rPr>
          <w:rFonts w:ascii="Calibri" w:hAnsi="Calibri" w:cs="Times New Roman"/>
          <w:noProof/>
          <w:szCs w:val="24"/>
        </w:rPr>
        <w:tab/>
        <w:t xml:space="preserve">Badri, D. V. </w:t>
      </w:r>
      <w:r w:rsidRPr="00983C68">
        <w:rPr>
          <w:rFonts w:ascii="Calibri" w:hAnsi="Calibri" w:cs="Times New Roman"/>
          <w:i/>
          <w:iCs/>
          <w:noProof/>
          <w:szCs w:val="24"/>
        </w:rPr>
        <w:t>et al.</w:t>
      </w:r>
      <w:r w:rsidRPr="00983C68">
        <w:rPr>
          <w:rFonts w:ascii="Calibri" w:hAnsi="Calibri" w:cs="Times New Roman"/>
          <w:noProof/>
          <w:szCs w:val="24"/>
        </w:rPr>
        <w:t xml:space="preserve"> Altered Profile of Secondary Metabolites in the Root Exudates of Arabidopsis ATP-Binding Cassette Transporter Mutant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46,</w:t>
      </w:r>
      <w:r w:rsidRPr="00983C68">
        <w:rPr>
          <w:rFonts w:ascii="Calibri" w:hAnsi="Calibri" w:cs="Times New Roman"/>
          <w:noProof/>
          <w:szCs w:val="24"/>
        </w:rPr>
        <w:t xml:space="preserve"> 762–771 (2007).</w:t>
      </w:r>
    </w:p>
    <w:p w14:paraId="074047C2"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0.</w:t>
      </w:r>
      <w:r w:rsidRPr="00983C68">
        <w:rPr>
          <w:rFonts w:ascii="Calibri" w:hAnsi="Calibri" w:cs="Times New Roman"/>
          <w:noProof/>
          <w:szCs w:val="24"/>
        </w:rPr>
        <w:tab/>
        <w:t xml:space="preserve">Tacke, E. </w:t>
      </w:r>
      <w:r w:rsidRPr="00983C68">
        <w:rPr>
          <w:rFonts w:ascii="Calibri" w:hAnsi="Calibri" w:cs="Times New Roman"/>
          <w:i/>
          <w:iCs/>
          <w:noProof/>
          <w:szCs w:val="24"/>
        </w:rPr>
        <w:t>et al.</w:t>
      </w:r>
      <w:r w:rsidRPr="00983C68">
        <w:rPr>
          <w:rFonts w:ascii="Calibri" w:hAnsi="Calibri" w:cs="Times New Roman"/>
          <w:noProof/>
          <w:szCs w:val="24"/>
        </w:rPr>
        <w:t xml:space="preserve"> Transposon tagging of the maize Glossy2 locus with the transposable element En/Spm. </w:t>
      </w:r>
      <w:r w:rsidRPr="00983C68">
        <w:rPr>
          <w:rFonts w:ascii="Calibri" w:hAnsi="Calibri" w:cs="Times New Roman"/>
          <w:i/>
          <w:iCs/>
          <w:noProof/>
          <w:szCs w:val="24"/>
        </w:rPr>
        <w:t>The Plant Journal</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907–917 (1995).</w:t>
      </w:r>
    </w:p>
    <w:p w14:paraId="480D9779"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1.</w:t>
      </w:r>
      <w:r w:rsidRPr="00983C68">
        <w:rPr>
          <w:rFonts w:ascii="Calibri" w:hAnsi="Calibri" w:cs="Times New Roman"/>
          <w:noProof/>
          <w:szCs w:val="24"/>
        </w:rPr>
        <w:tab/>
        <w:t xml:space="preserve">Mason, M. G. </w:t>
      </w:r>
      <w:r w:rsidRPr="00983C68">
        <w:rPr>
          <w:rFonts w:ascii="Calibri" w:hAnsi="Calibri" w:cs="Times New Roman"/>
          <w:i/>
          <w:iCs/>
          <w:noProof/>
          <w:szCs w:val="24"/>
        </w:rPr>
        <w:t>et al.</w:t>
      </w:r>
      <w:r w:rsidRPr="00983C68">
        <w:rPr>
          <w:rFonts w:ascii="Calibri" w:hAnsi="Calibri" w:cs="Times New Roman"/>
          <w:noProof/>
          <w:szCs w:val="24"/>
        </w:rPr>
        <w:t xml:space="preserve"> Type-B response regulators ARR1 and ARR12 regulate expression of AtHKT1;1 and accumulation of sodium in Arabidopsis shoots.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64,</w:t>
      </w:r>
      <w:r w:rsidRPr="00983C68">
        <w:rPr>
          <w:rFonts w:ascii="Calibri" w:hAnsi="Calibri" w:cs="Times New Roman"/>
          <w:noProof/>
          <w:szCs w:val="24"/>
        </w:rPr>
        <w:t xml:space="preserve"> 753–763 (2010).</w:t>
      </w:r>
    </w:p>
    <w:p w14:paraId="4C78C710"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2.</w:t>
      </w:r>
      <w:r w:rsidRPr="00983C68">
        <w:rPr>
          <w:rFonts w:ascii="Calibri" w:hAnsi="Calibri" w:cs="Times New Roman"/>
          <w:noProof/>
          <w:szCs w:val="24"/>
        </w:rPr>
        <w:tab/>
        <w:t xml:space="preserve">Lindgreen, S. AdapterRemoval: easy cleaning of next-generation sequencing reads. </w:t>
      </w:r>
      <w:r w:rsidRPr="00983C68">
        <w:rPr>
          <w:rFonts w:ascii="Calibri" w:hAnsi="Calibri" w:cs="Times New Roman"/>
          <w:i/>
          <w:iCs/>
          <w:noProof/>
          <w:szCs w:val="24"/>
        </w:rPr>
        <w:t>BMC Res. Notes</w:t>
      </w:r>
      <w:r w:rsidRPr="00983C68">
        <w:rPr>
          <w:rFonts w:ascii="Calibri" w:hAnsi="Calibri" w:cs="Times New Roman"/>
          <w:noProof/>
          <w:szCs w:val="24"/>
        </w:rPr>
        <w:t xml:space="preserve"> </w:t>
      </w:r>
      <w:r w:rsidRPr="00983C68">
        <w:rPr>
          <w:rFonts w:ascii="Calibri" w:hAnsi="Calibri" w:cs="Times New Roman"/>
          <w:b/>
          <w:bCs/>
          <w:noProof/>
          <w:szCs w:val="24"/>
        </w:rPr>
        <w:t>5,</w:t>
      </w:r>
      <w:r w:rsidRPr="00983C68">
        <w:rPr>
          <w:rFonts w:ascii="Calibri" w:hAnsi="Calibri" w:cs="Times New Roman"/>
          <w:noProof/>
          <w:szCs w:val="24"/>
        </w:rPr>
        <w:t xml:space="preserve"> 337 (2012).</w:t>
      </w:r>
    </w:p>
    <w:p w14:paraId="50797CF0"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3.</w:t>
      </w:r>
      <w:r w:rsidRPr="00983C68">
        <w:rPr>
          <w:rFonts w:ascii="Calibri" w:hAnsi="Calibri" w:cs="Times New Roman"/>
          <w:noProof/>
          <w:szCs w:val="24"/>
        </w:rPr>
        <w:tab/>
        <w:t xml:space="preserve">Li, H. &amp; Durbin, R. Fast and accurate short read alignment with Burrows-Wheeler transform.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5,</w:t>
      </w:r>
      <w:r w:rsidRPr="00983C68">
        <w:rPr>
          <w:rFonts w:ascii="Calibri" w:hAnsi="Calibri" w:cs="Times New Roman"/>
          <w:noProof/>
          <w:szCs w:val="24"/>
        </w:rPr>
        <w:t xml:space="preserve"> 1754–60 (2009).</w:t>
      </w:r>
    </w:p>
    <w:p w14:paraId="5FBAF201"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4.</w:t>
      </w:r>
      <w:r w:rsidRPr="00983C68">
        <w:rPr>
          <w:rFonts w:ascii="Calibri" w:hAnsi="Calibri" w:cs="Times New Roman"/>
          <w:noProof/>
          <w:szCs w:val="24"/>
        </w:rPr>
        <w:tab/>
        <w:t xml:space="preserve">Schubert, M. </w:t>
      </w:r>
      <w:r w:rsidRPr="00983C68">
        <w:rPr>
          <w:rFonts w:ascii="Calibri" w:hAnsi="Calibri" w:cs="Times New Roman"/>
          <w:i/>
          <w:iCs/>
          <w:noProof/>
          <w:szCs w:val="24"/>
        </w:rPr>
        <w:t>et al.</w:t>
      </w:r>
      <w:r w:rsidRPr="00983C68">
        <w:rPr>
          <w:rFonts w:ascii="Calibri" w:hAnsi="Calibri" w:cs="Times New Roman"/>
          <w:noProof/>
          <w:szCs w:val="24"/>
        </w:rPr>
        <w:t xml:space="preserve"> Characterization of ancient and modern genomes by SNP detection and phylogenomic and metagenomic analysis using PALEOMIX. </w:t>
      </w:r>
      <w:r w:rsidRPr="00983C68">
        <w:rPr>
          <w:rFonts w:ascii="Calibri" w:hAnsi="Calibri" w:cs="Times New Roman"/>
          <w:i/>
          <w:iCs/>
          <w:noProof/>
          <w:szCs w:val="24"/>
        </w:rPr>
        <w:t>Nat. Protoc.</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056–82 (2014).</w:t>
      </w:r>
    </w:p>
    <w:p w14:paraId="21E30301"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5.</w:t>
      </w:r>
      <w:r w:rsidRPr="00983C68">
        <w:rPr>
          <w:rFonts w:ascii="Calibri" w:hAnsi="Calibri" w:cs="Times New Roman"/>
          <w:noProof/>
          <w:szCs w:val="24"/>
        </w:rPr>
        <w:tab/>
        <w:t xml:space="preserve">Anders, S., Pyl, P. T. &amp; Huber, W. HTSeq - A Python framework to work with high-throughput sequencing data.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31,</w:t>
      </w:r>
      <w:r w:rsidRPr="00983C68">
        <w:rPr>
          <w:rFonts w:ascii="Calibri" w:hAnsi="Calibri" w:cs="Times New Roman"/>
          <w:noProof/>
          <w:szCs w:val="24"/>
        </w:rPr>
        <w:t xml:space="preserve"> 166–169 (2014).</w:t>
      </w:r>
    </w:p>
    <w:p w14:paraId="1CF713C2"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6.</w:t>
      </w:r>
      <w:r w:rsidRPr="00983C68">
        <w:rPr>
          <w:rFonts w:ascii="Calibri" w:hAnsi="Calibri" w:cs="Times New Roman"/>
          <w:noProof/>
          <w:szCs w:val="24"/>
        </w:rPr>
        <w:tab/>
        <w:t xml:space="preserve">Harris, M. a </w:t>
      </w:r>
      <w:r w:rsidRPr="00983C68">
        <w:rPr>
          <w:rFonts w:ascii="Calibri" w:hAnsi="Calibri" w:cs="Times New Roman"/>
          <w:i/>
          <w:iCs/>
          <w:noProof/>
          <w:szCs w:val="24"/>
        </w:rPr>
        <w:t>et al.</w:t>
      </w:r>
      <w:r w:rsidRPr="00983C68">
        <w:rPr>
          <w:rFonts w:ascii="Calibri" w:hAnsi="Calibri" w:cs="Times New Roman"/>
          <w:noProof/>
          <w:szCs w:val="24"/>
        </w:rPr>
        <w:t xml:space="preserve"> The Gene Ontology (GO) database and informatics resource.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258-61 (2004).</w:t>
      </w:r>
    </w:p>
    <w:p w14:paraId="4DBDBD83"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7.</w:t>
      </w:r>
      <w:r w:rsidRPr="00983C68">
        <w:rPr>
          <w:rFonts w:ascii="Calibri" w:hAnsi="Calibri" w:cs="Times New Roman"/>
          <w:noProof/>
          <w:szCs w:val="24"/>
        </w:rPr>
        <w:tab/>
        <w:t xml:space="preserve">Davies, L. &amp; Gather, U. The Identification of Multiple Outliers. </w:t>
      </w:r>
      <w:r w:rsidRPr="00983C68">
        <w:rPr>
          <w:rFonts w:ascii="Calibri" w:hAnsi="Calibri" w:cs="Times New Roman"/>
          <w:i/>
          <w:iCs/>
          <w:noProof/>
          <w:szCs w:val="24"/>
        </w:rPr>
        <w:t>J. Am. Stat. Assoc.</w:t>
      </w:r>
      <w:r w:rsidRPr="00983C68">
        <w:rPr>
          <w:rFonts w:ascii="Calibri" w:hAnsi="Calibri" w:cs="Times New Roman"/>
          <w:noProof/>
          <w:szCs w:val="24"/>
        </w:rPr>
        <w:t xml:space="preserve"> (2012).</w:t>
      </w:r>
    </w:p>
    <w:p w14:paraId="031C21BC"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8.</w:t>
      </w:r>
      <w:r w:rsidRPr="00983C68">
        <w:rPr>
          <w:rFonts w:ascii="Calibri" w:hAnsi="Calibri" w:cs="Times New Roman"/>
          <w:noProof/>
          <w:szCs w:val="24"/>
        </w:rPr>
        <w:tab/>
        <w:t xml:space="preserve">Hung, H.-Y. </w:t>
      </w:r>
      <w:r w:rsidRPr="00983C68">
        <w:rPr>
          <w:rFonts w:ascii="Calibri" w:hAnsi="Calibri" w:cs="Times New Roman"/>
          <w:i/>
          <w:iCs/>
          <w:noProof/>
          <w:szCs w:val="24"/>
        </w:rPr>
        <w:t>et al.</w:t>
      </w:r>
      <w:r w:rsidRPr="00983C68">
        <w:rPr>
          <w:rFonts w:ascii="Calibri" w:hAnsi="Calibri" w:cs="Times New Roman"/>
          <w:noProof/>
          <w:szCs w:val="24"/>
        </w:rPr>
        <w:t xml:space="preserve"> The relationship between parental genetic or phenotypic divergence and progeny variation in the maize nested association mapping population. </w:t>
      </w:r>
      <w:r w:rsidRPr="00983C68">
        <w:rPr>
          <w:rFonts w:ascii="Calibri" w:hAnsi="Calibri" w:cs="Times New Roman"/>
          <w:i/>
          <w:iCs/>
          <w:noProof/>
          <w:szCs w:val="24"/>
        </w:rPr>
        <w:t>Heredity (Edinb).</w:t>
      </w:r>
      <w:r w:rsidRPr="00983C68">
        <w:rPr>
          <w:rFonts w:ascii="Calibri" w:hAnsi="Calibri" w:cs="Times New Roman"/>
          <w:noProof/>
          <w:szCs w:val="24"/>
        </w:rPr>
        <w:t xml:space="preserve"> </w:t>
      </w:r>
      <w:r w:rsidRPr="00983C68">
        <w:rPr>
          <w:rFonts w:ascii="Calibri" w:hAnsi="Calibri" w:cs="Times New Roman"/>
          <w:b/>
          <w:bCs/>
          <w:noProof/>
          <w:szCs w:val="24"/>
        </w:rPr>
        <w:t>108,</w:t>
      </w:r>
      <w:r w:rsidRPr="00983C68">
        <w:rPr>
          <w:rFonts w:ascii="Calibri" w:hAnsi="Calibri" w:cs="Times New Roman"/>
          <w:noProof/>
          <w:szCs w:val="24"/>
        </w:rPr>
        <w:t xml:space="preserve"> 490–9 (2012).</w:t>
      </w:r>
    </w:p>
    <w:p w14:paraId="6946E649"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9.</w:t>
      </w:r>
      <w:r w:rsidRPr="00983C68">
        <w:rPr>
          <w:rFonts w:ascii="Calibri" w:hAnsi="Calibri" w:cs="Times New Roman"/>
          <w:noProof/>
          <w:szCs w:val="24"/>
        </w:rPr>
        <w:tab/>
        <w:t xml:space="preserve">Bradbury, P. J. </w:t>
      </w:r>
      <w:r w:rsidRPr="00983C68">
        <w:rPr>
          <w:rFonts w:ascii="Calibri" w:hAnsi="Calibri" w:cs="Times New Roman"/>
          <w:i/>
          <w:iCs/>
          <w:noProof/>
          <w:szCs w:val="24"/>
        </w:rPr>
        <w:t>et al.</w:t>
      </w:r>
      <w:r w:rsidRPr="00983C68">
        <w:rPr>
          <w:rFonts w:ascii="Calibri" w:hAnsi="Calibri" w:cs="Times New Roman"/>
          <w:noProof/>
          <w:szCs w:val="24"/>
        </w:rPr>
        <w:t xml:space="preserve"> TASSEL: software for association mapping of complex traits in diverse samples.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2633–5 (2007).</w:t>
      </w:r>
    </w:p>
    <w:p w14:paraId="5FFD792E" w14:textId="77777777" w:rsidR="00983C68" w:rsidRPr="00983C68" w:rsidRDefault="00983C68" w:rsidP="00983C68">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0.</w:t>
      </w:r>
      <w:r w:rsidRPr="00983C68">
        <w:rPr>
          <w:rFonts w:ascii="Calibri" w:hAnsi="Calibri" w:cs="Times New Roman"/>
          <w:noProof/>
          <w:szCs w:val="24"/>
        </w:rPr>
        <w:tab/>
        <w:t xml:space="preserve">Elshire, R. J. </w:t>
      </w:r>
      <w:r w:rsidRPr="00983C68">
        <w:rPr>
          <w:rFonts w:ascii="Calibri" w:hAnsi="Calibri" w:cs="Times New Roman"/>
          <w:i/>
          <w:iCs/>
          <w:noProof/>
          <w:szCs w:val="24"/>
        </w:rPr>
        <w:t>et al.</w:t>
      </w:r>
      <w:r w:rsidRPr="00983C68">
        <w:rPr>
          <w:rFonts w:ascii="Calibri" w:hAnsi="Calibri" w:cs="Times New Roman"/>
          <w:noProof/>
          <w:szCs w:val="24"/>
        </w:rPr>
        <w:t xml:space="preserve"> A robust, simple genotyping-by-sequencing (GBS) approach for high diversity specie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e19379 (2011).</w:t>
      </w:r>
    </w:p>
    <w:p w14:paraId="1A1EB174" w14:textId="77777777" w:rsidR="00983C68" w:rsidRPr="00983C68" w:rsidRDefault="00983C68" w:rsidP="00983C68">
      <w:pPr>
        <w:widowControl w:val="0"/>
        <w:autoSpaceDE w:val="0"/>
        <w:autoSpaceDN w:val="0"/>
        <w:adjustRightInd w:val="0"/>
        <w:spacing w:line="240" w:lineRule="auto"/>
        <w:ind w:left="640" w:hanging="640"/>
        <w:rPr>
          <w:rFonts w:ascii="Calibri" w:hAnsi="Calibri"/>
          <w:noProof/>
        </w:rPr>
      </w:pPr>
      <w:r w:rsidRPr="00983C68">
        <w:rPr>
          <w:rFonts w:ascii="Calibri" w:hAnsi="Calibri" w:cs="Times New Roman"/>
          <w:noProof/>
          <w:szCs w:val="24"/>
        </w:rPr>
        <w:t>71.</w:t>
      </w:r>
      <w:r w:rsidRPr="00983C68">
        <w:rPr>
          <w:rFonts w:ascii="Calibri" w:hAnsi="Calibri" w:cs="Times New Roman"/>
          <w:noProof/>
          <w:szCs w:val="24"/>
        </w:rPr>
        <w:tab/>
        <w:t xml:space="preserve">Chia, J.-M. </w:t>
      </w:r>
      <w:r w:rsidRPr="00983C68">
        <w:rPr>
          <w:rFonts w:ascii="Calibri" w:hAnsi="Calibri" w:cs="Times New Roman"/>
          <w:i/>
          <w:iCs/>
          <w:noProof/>
          <w:szCs w:val="24"/>
        </w:rPr>
        <w:t>et al.</w:t>
      </w:r>
      <w:r w:rsidRPr="00983C68">
        <w:rPr>
          <w:rFonts w:ascii="Calibri" w:hAnsi="Calibri" w:cs="Times New Roman"/>
          <w:noProof/>
          <w:szCs w:val="24"/>
        </w:rPr>
        <w:t xml:space="preserve"> Maize HapMap2 identifies extant variation from a genome in flux.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4,</w:t>
      </w:r>
      <w:r w:rsidRPr="00983C68">
        <w:rPr>
          <w:rFonts w:ascii="Calibri" w:hAnsi="Calibri" w:cs="Times New Roman"/>
          <w:noProof/>
          <w:szCs w:val="24"/>
        </w:rPr>
        <w:t xml:space="preserve"> 803–7 (2012).</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38" w:name="_Ref447013206"/>
      <w:r>
        <w:t xml:space="preserve">Supp. </w:t>
      </w:r>
      <w:r w:rsidR="00DB7771">
        <w:t>Fig</w:t>
      </w:r>
      <w:r w:rsidR="0077751E">
        <w:t xml:space="preserve">. </w:t>
      </w:r>
      <w:r>
        <w:t>1</w:t>
      </w:r>
      <w:bookmarkEnd w:id="38"/>
    </w:p>
    <w:p w14:paraId="084FE236" w14:textId="77777777" w:rsidR="00DB7771" w:rsidRDefault="00DB7771" w:rsidP="006804EA">
      <w:pPr>
        <w:pStyle w:val="Heading3"/>
      </w:pPr>
      <w:r>
        <w:t>ZmPAN Network Health</w:t>
      </w:r>
    </w:p>
    <w:p w14:paraId="7BA5F2BA" w14:textId="665FAEB2"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w:t>
      </w:r>
      <w:r w:rsidR="00F773B6">
        <w:t>1</w:t>
      </w:r>
      <w:r w:rsidR="00FD60BE">
        <w:t>,</w:t>
      </w:r>
      <w:r w:rsidR="00F773B6">
        <w:t>000</w:t>
      </w:r>
      <w:r w:rsidR="00F773B6">
        <w:t xml:space="preserve">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r w:rsidR="00BC4F59">
        <w:t xml:space="preserve"> </w:t>
      </w:r>
      <w:r w:rsidRPr="0089736C">
        <w:t>.</w:t>
      </w:r>
    </w:p>
    <w:p w14:paraId="285DC3DB" w14:textId="77777777" w:rsidR="00C45906" w:rsidRDefault="00C45906" w:rsidP="00D04EE5">
      <w:pPr>
        <w:pStyle w:val="Heading2"/>
      </w:pPr>
      <w:bookmarkStart w:id="39" w:name="_Ref447013895"/>
      <w:r>
        <w:t xml:space="preserve">Supp. </w:t>
      </w:r>
      <w:r w:rsidR="00DB7771">
        <w:t>Fig</w:t>
      </w:r>
      <w:r w:rsidR="0077751E">
        <w:t>.</w:t>
      </w:r>
      <w:r>
        <w:t xml:space="preserve"> 2</w:t>
      </w:r>
      <w:bookmarkEnd w:id="39"/>
    </w:p>
    <w:p w14:paraId="302F6CD2" w14:textId="77777777" w:rsidR="00DB7771" w:rsidRPr="00DB7771" w:rsidRDefault="00DB7771" w:rsidP="006804EA">
      <w:pPr>
        <w:pStyle w:val="Heading3"/>
      </w:pPr>
      <w:r>
        <w:t>ZmSAM Network Health</w:t>
      </w:r>
    </w:p>
    <w:p w14:paraId="266E79F9" w14:textId="217C2A3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 xml:space="preserve">A Volcano plot showing empirical density for genes in each GO term compared to the corresponding p-value derived from measuring density in </w:t>
      </w:r>
      <w:r w:rsidR="00534074">
        <w:t>1</w:t>
      </w:r>
      <w:r w:rsidR="002E753C">
        <w:t>,</w:t>
      </w:r>
      <w:r w:rsidR="00534074">
        <w:t>000</w:t>
      </w:r>
      <w:r w:rsidR="00534074">
        <w:t xml:space="preserve">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0" w:name="_Ref447015478"/>
      <w:r>
        <w:t>Supp. Fig</w:t>
      </w:r>
      <w:r w:rsidR="00412AFA">
        <w:t>.</w:t>
      </w:r>
      <w:r>
        <w:t xml:space="preserve"> 3</w:t>
      </w:r>
      <w:bookmarkEnd w:id="40"/>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1" w:name="_Ref447187909"/>
      <w:r>
        <w:t>Supp. Fig. 4</w:t>
      </w:r>
      <w:bookmarkEnd w:id="41"/>
    </w:p>
    <w:p w14:paraId="1C3760BF" w14:textId="77777777" w:rsidR="00857489" w:rsidRDefault="00380825" w:rsidP="006804EA">
      <w:pPr>
        <w:pStyle w:val="Heading3"/>
      </w:pPr>
      <w:r>
        <w:t xml:space="preserve">MCR </w:t>
      </w:r>
      <w:r w:rsidR="00E814FD">
        <w:t>supplemental figure</w:t>
      </w:r>
    </w:p>
    <w:p w14:paraId="138732DE" w14:textId="39F3C290"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w:t>
      </w:r>
      <w:r w:rsidR="00380825">
        <w:t>show</w:t>
      </w:r>
      <w:r w:rsidR="00380825">
        <w:t xml:space="preserve">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2" w:name="_Ref470857301"/>
      <w:r>
        <w:t>Supp. Fig. 5</w:t>
      </w:r>
      <w:bookmarkEnd w:id="42"/>
    </w:p>
    <w:p w14:paraId="3F6BA565" w14:textId="77777777" w:rsidR="002002F7" w:rsidRDefault="00E814FD" w:rsidP="006804EA">
      <w:pPr>
        <w:pStyle w:val="Heading3"/>
      </w:pPr>
      <w:r>
        <w:t>FCR supplemental figure</w:t>
      </w:r>
    </w:p>
    <w:p w14:paraId="1FB4E1EB" w14:textId="2BA92E58"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43" w:name="_Ref481678956"/>
      <w:r>
        <w:t>Supp. Figure 6</w:t>
      </w:r>
      <w:bookmarkEnd w:id="43"/>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44" w:name="_Ref463332505"/>
      <w:r>
        <w:t>Supp</w:t>
      </w:r>
      <w:r w:rsidR="000A7CE0">
        <w:t>.</w:t>
      </w:r>
      <w:r>
        <w:t xml:space="preserve"> File 1</w:t>
      </w:r>
      <w:bookmarkEnd w:id="44"/>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45" w:name="_Ref479246505"/>
      <w:r>
        <w:t>Supp. Table 1</w:t>
      </w:r>
      <w:bookmarkEnd w:id="45"/>
    </w:p>
    <w:p w14:paraId="1F4F9640" w14:textId="77777777" w:rsidR="00247FEC" w:rsidRDefault="00301559" w:rsidP="006804EA">
      <w:pPr>
        <w:pStyle w:val="Heading3"/>
      </w:pPr>
      <w:r>
        <w:t>Full gene ontology term density and l</w:t>
      </w:r>
      <w:r w:rsidR="00247FEC">
        <w:t>ocality</w:t>
      </w:r>
      <w:r>
        <w:t xml:space="preserve"> p-values</w:t>
      </w:r>
    </w:p>
    <w:p w14:paraId="4B43DB15" w14:textId="728F3F82" w:rsidR="00247FEC" w:rsidRDefault="00247FEC" w:rsidP="006804EA">
      <w:pPr>
        <w:pStyle w:val="Subtitle"/>
      </w:pPr>
      <w:r>
        <w:t xml:space="preserve">Density and locality scores were measured between genes within each GO </w:t>
      </w:r>
      <w:r w:rsidR="00C543F8">
        <w:t>t</w:t>
      </w:r>
      <w:r>
        <w:t>erm</w:t>
      </w:r>
      <w:r>
        <w:t xml:space="preserve">.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w:t>
      </w:r>
      <w:r>
        <w:t>1</w:t>
      </w:r>
      <w:r w:rsidR="00C543F8">
        <w:t>,</w:t>
      </w:r>
      <w:r>
        <w:t>000</w:t>
      </w:r>
      <w:r>
        <w:t xml:space="preserve"> </w:t>
      </w:r>
      <w:r w:rsidR="00900C2E">
        <w:t>randomized gene sets of the same size</w:t>
      </w:r>
      <w:r>
        <w:t>.</w:t>
      </w:r>
    </w:p>
    <w:p w14:paraId="05389990" w14:textId="77777777" w:rsidR="00301559" w:rsidRDefault="00301559" w:rsidP="00D04EE5">
      <w:pPr>
        <w:pStyle w:val="Heading2"/>
      </w:pPr>
      <w:bookmarkStart w:id="46" w:name="_Ref483825641"/>
      <w:r>
        <w:t>Supp. Table 2</w:t>
      </w:r>
      <w:bookmarkEnd w:id="46"/>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47" w:name="_Ref494793753"/>
      <w:r>
        <w:t>Supp. Table 3</w:t>
      </w:r>
      <w:bookmarkEnd w:id="47"/>
    </w:p>
    <w:p w14:paraId="23662C7F" w14:textId="117DED48" w:rsidR="00976C8A" w:rsidRDefault="00976C8A" w:rsidP="00976C8A">
      <w:pPr>
        <w:pStyle w:val="Heading3"/>
      </w:pPr>
      <w:r>
        <w:t>Network MCL cluster GO enrichment</w:t>
      </w:r>
    </w:p>
    <w:p w14:paraId="2704907D" w14:textId="0A098C25" w:rsidR="00976C8A" w:rsidRPr="00976C8A" w:rsidRDefault="00F31445" w:rsidP="00976C8A">
      <w:pPr>
        <w:pStyle w:val="Subtitle"/>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E27B3E">
        <w:t xml:space="preserve"> a Bon</w:t>
      </w:r>
      <w:r w:rsidR="009500DD">
        <w:t>ferroni corrected</w:t>
      </w:r>
      <w:r w:rsidR="00E27B3E">
        <w:t xml:space="preserve"> p-value of ≤ 0.05.</w:t>
      </w:r>
    </w:p>
    <w:p w14:paraId="149C21F5" w14:textId="4DE04DC2" w:rsidR="00573EC0" w:rsidRDefault="00573EC0" w:rsidP="00D04EE5">
      <w:pPr>
        <w:pStyle w:val="Heading2"/>
      </w:pPr>
      <w:bookmarkStart w:id="48" w:name="_Ref479248756"/>
      <w:r>
        <w:t>Supp. Table</w:t>
      </w:r>
      <w:r w:rsidR="00415A2E">
        <w:t xml:space="preserve"> 4</w:t>
      </w:r>
      <w:bookmarkEnd w:id="48"/>
    </w:p>
    <w:p w14:paraId="44CF6947" w14:textId="77777777" w:rsidR="00573EC0" w:rsidRDefault="00573EC0" w:rsidP="006804EA">
      <w:pPr>
        <w:pStyle w:val="Heading3"/>
      </w:pPr>
      <w:r>
        <w:t>Network signal of GO terms with various levels of MCR/FCR.</w:t>
      </w:r>
    </w:p>
    <w:p w14:paraId="6406A840" w14:textId="5BF97726" w:rsidR="008A3B8C" w:rsidRPr="00256622" w:rsidRDefault="00DF2FBA" w:rsidP="006804EA">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49" w:name="_Ref479162360"/>
      <w:bookmarkStart w:id="50" w:name="_Ref479250924"/>
      <w:r>
        <w:t>Supp. Table</w:t>
      </w:r>
      <w:r w:rsidR="00D419A5">
        <w:t xml:space="preserve"> 5</w:t>
      </w:r>
      <w:bookmarkEnd w:id="49"/>
      <w:bookmarkEnd w:id="50"/>
    </w:p>
    <w:p w14:paraId="149ADDDF" w14:textId="77777777" w:rsidR="00301559" w:rsidRDefault="00301559" w:rsidP="006804EA">
      <w:pPr>
        <w:pStyle w:val="Heading3"/>
      </w:pPr>
      <w:r>
        <w:t>Maize Grain Ionome GWAS Network Overlap Candidate Genes</w:t>
      </w:r>
    </w:p>
    <w:p w14:paraId="143E77FA" w14:textId="29190001" w:rsidR="00301559" w:rsidRDefault="00301559" w:rsidP="006804EA">
      <w:pPr>
        <w:pStyle w:val="Subtitle"/>
      </w:pPr>
      <w:r>
        <w:t xml:space="preserve">Candidate genes were identified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1" w:name="_Ref480187199"/>
      <w:r>
        <w:t>Supp. Table</w:t>
      </w:r>
      <w:r w:rsidR="00D419A5">
        <w:t xml:space="preserve"> 6</w:t>
      </w:r>
      <w:bookmarkEnd w:id="51"/>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2" w:name="_Ref486516422"/>
      <w:r>
        <w:t>Supp. Table</w:t>
      </w:r>
      <w:r w:rsidR="00D419A5">
        <w:t xml:space="preserve"> 7</w:t>
      </w:r>
      <w:bookmarkEnd w:id="52"/>
    </w:p>
    <w:p w14:paraId="3AF90F38" w14:textId="77777777" w:rsidR="003A4EB2" w:rsidRDefault="003A4EB2" w:rsidP="003A4EB2">
      <w:pPr>
        <w:pStyle w:val="Heading3"/>
      </w:pPr>
      <w:r>
        <w:t>HPO genes discovered with networks built from accessions subsets</w:t>
      </w:r>
    </w:p>
    <w:p w14:paraId="7FC9B54D" w14:textId="000D022C"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F2C19">
      <w:pPr>
        <w:pStyle w:val="Heading2"/>
      </w:pPr>
      <w:bookmarkStart w:id="53" w:name="_Ref486581168"/>
      <w:r>
        <w:t>Supp. Table</w:t>
      </w:r>
      <w:r w:rsidR="00D419A5">
        <w:t xml:space="preserve"> 8</w:t>
      </w:r>
      <w:bookmarkEnd w:id="53"/>
    </w:p>
    <w:p w14:paraId="61321DD6" w14:textId="77777777" w:rsidR="002F7BB4" w:rsidRDefault="002F7BB4" w:rsidP="000F2C19">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0F2C19">
      <w:pPr>
        <w:pStyle w:val="Heading2"/>
      </w:pPr>
      <w:bookmarkStart w:id="54" w:name="_Ref479316734"/>
      <w:bookmarkStart w:id="55" w:name="_Ref486000980"/>
      <w:r>
        <w:t>Supp. Table</w:t>
      </w:r>
      <w:r w:rsidR="00D419A5">
        <w:t xml:space="preserve"> 9</w:t>
      </w:r>
      <w:bookmarkEnd w:id="54"/>
      <w:bookmarkEnd w:id="55"/>
    </w:p>
    <w:p w14:paraId="25B09B77" w14:textId="77777777" w:rsidR="00DF5470" w:rsidRDefault="00DF5470" w:rsidP="000F2C19">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0F2C19">
      <w:pPr>
        <w:pStyle w:val="Heading2"/>
      </w:pPr>
      <w:bookmarkStart w:id="56" w:name="_Ref481755630"/>
      <w:bookmarkStart w:id="57" w:name="_Ref483912443"/>
      <w:bookmarkStart w:id="58" w:name="_Ref486581620"/>
      <w:r>
        <w:t>Supp. Table</w:t>
      </w:r>
      <w:r w:rsidR="00D419A5">
        <w:t xml:space="preserve"> 10</w:t>
      </w:r>
      <w:bookmarkEnd w:id="56"/>
      <w:bookmarkEnd w:id="57"/>
      <w:bookmarkEnd w:id="58"/>
    </w:p>
    <w:p w14:paraId="432A3CED" w14:textId="77777777" w:rsidR="009C78B5" w:rsidRDefault="009C78B5" w:rsidP="000F2C19">
      <w:pPr>
        <w:pStyle w:val="Heading3"/>
      </w:pPr>
      <w:r>
        <w:t>HPO plus neighbors Gene Ontology Enrichment</w:t>
      </w:r>
    </w:p>
    <w:p w14:paraId="467032DA" w14:textId="29DCFCE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EE63E7"/>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74EF2" w14:textId="77777777" w:rsidR="005C499D" w:rsidRDefault="005C499D" w:rsidP="006804EA">
      <w:r>
        <w:separator/>
      </w:r>
    </w:p>
  </w:endnote>
  <w:endnote w:type="continuationSeparator" w:id="0">
    <w:p w14:paraId="14BC1C11" w14:textId="77777777" w:rsidR="005C499D" w:rsidRDefault="005C499D" w:rsidP="006804EA">
      <w:r>
        <w:continuationSeparator/>
      </w:r>
    </w:p>
  </w:endnote>
  <w:endnote w:type="continuationNotice" w:id="1">
    <w:p w14:paraId="4144E1DF" w14:textId="77777777" w:rsidR="005C499D" w:rsidRDefault="005C49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4B8C360" w:rsidR="005C499D" w:rsidRDefault="005C499D" w:rsidP="006804EA">
        <w:pPr>
          <w:pStyle w:val="Footer"/>
        </w:pPr>
        <w:r>
          <w:fldChar w:fldCharType="begin"/>
        </w:r>
        <w:r w:rsidRPr="006A5509">
          <w:instrText xml:space="preserve"> PAGE   \* MERGEFORMAT </w:instrText>
        </w:r>
        <w:r>
          <w:fldChar w:fldCharType="separate"/>
        </w:r>
        <w:r w:rsidR="002E5336">
          <w:rPr>
            <w:noProof/>
          </w:rPr>
          <w:t>3</w:t>
        </w:r>
        <w:r>
          <w:rPr>
            <w:noProof/>
          </w:rPr>
          <w:fldChar w:fldCharType="end"/>
        </w:r>
      </w:p>
    </w:sdtContent>
  </w:sdt>
  <w:p w14:paraId="1B93D360" w14:textId="77777777" w:rsidR="005C499D" w:rsidRDefault="005C499D"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7AC49" w14:textId="77777777" w:rsidR="005C499D" w:rsidRDefault="005C499D" w:rsidP="006804EA">
      <w:r>
        <w:separator/>
      </w:r>
    </w:p>
  </w:footnote>
  <w:footnote w:type="continuationSeparator" w:id="0">
    <w:p w14:paraId="702904F4" w14:textId="77777777" w:rsidR="005C499D" w:rsidRDefault="005C499D" w:rsidP="006804EA">
      <w:r>
        <w:continuationSeparator/>
      </w:r>
    </w:p>
  </w:footnote>
  <w:footnote w:type="continuationNotice" w:id="1">
    <w:p w14:paraId="292181F6" w14:textId="77777777" w:rsidR="005C499D" w:rsidRDefault="005C499D">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5C499D" w:rsidRDefault="005C499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230A"/>
    <w:rsid w:val="000028B9"/>
    <w:rsid w:val="00002A0F"/>
    <w:rsid w:val="00003079"/>
    <w:rsid w:val="000037D3"/>
    <w:rsid w:val="00003F71"/>
    <w:rsid w:val="00004B2D"/>
    <w:rsid w:val="000053A5"/>
    <w:rsid w:val="000054F8"/>
    <w:rsid w:val="00005604"/>
    <w:rsid w:val="00005D22"/>
    <w:rsid w:val="00005D7D"/>
    <w:rsid w:val="00006069"/>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D1E"/>
    <w:rsid w:val="000230AE"/>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C7D"/>
    <w:rsid w:val="00061C86"/>
    <w:rsid w:val="00061FDD"/>
    <w:rsid w:val="0006268D"/>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998"/>
    <w:rsid w:val="000C4883"/>
    <w:rsid w:val="000C59EA"/>
    <w:rsid w:val="000C62F2"/>
    <w:rsid w:val="000C65EF"/>
    <w:rsid w:val="000C6B4B"/>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2C19"/>
    <w:rsid w:val="000F31B0"/>
    <w:rsid w:val="000F32EE"/>
    <w:rsid w:val="000F3622"/>
    <w:rsid w:val="000F3B6F"/>
    <w:rsid w:val="000F3BCF"/>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934"/>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DED"/>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427"/>
    <w:rsid w:val="00164A38"/>
    <w:rsid w:val="00164B1D"/>
    <w:rsid w:val="00165871"/>
    <w:rsid w:val="00165A26"/>
    <w:rsid w:val="001665B0"/>
    <w:rsid w:val="0016670A"/>
    <w:rsid w:val="00166F09"/>
    <w:rsid w:val="00167378"/>
    <w:rsid w:val="001673DF"/>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AAC"/>
    <w:rsid w:val="001C3F40"/>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1B81"/>
    <w:rsid w:val="00201BD5"/>
    <w:rsid w:val="00202FD1"/>
    <w:rsid w:val="002032D3"/>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0955"/>
    <w:rsid w:val="002209C7"/>
    <w:rsid w:val="0022195B"/>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9EE"/>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3B1"/>
    <w:rsid w:val="002904EB"/>
    <w:rsid w:val="00290515"/>
    <w:rsid w:val="00290565"/>
    <w:rsid w:val="00290C70"/>
    <w:rsid w:val="00290FB4"/>
    <w:rsid w:val="002927D7"/>
    <w:rsid w:val="002927F7"/>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618"/>
    <w:rsid w:val="002C074C"/>
    <w:rsid w:val="002C0CDA"/>
    <w:rsid w:val="002C113D"/>
    <w:rsid w:val="002C1434"/>
    <w:rsid w:val="002C180B"/>
    <w:rsid w:val="002C19B0"/>
    <w:rsid w:val="002C22EA"/>
    <w:rsid w:val="002C245C"/>
    <w:rsid w:val="002C3A8D"/>
    <w:rsid w:val="002C3E70"/>
    <w:rsid w:val="002C3ED2"/>
    <w:rsid w:val="002C3F7F"/>
    <w:rsid w:val="002C5568"/>
    <w:rsid w:val="002C5586"/>
    <w:rsid w:val="002C6CFA"/>
    <w:rsid w:val="002D1E0D"/>
    <w:rsid w:val="002D1FB1"/>
    <w:rsid w:val="002D2173"/>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5A0"/>
    <w:rsid w:val="002D76E2"/>
    <w:rsid w:val="002D78C9"/>
    <w:rsid w:val="002D7A92"/>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5336"/>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ECC"/>
    <w:rsid w:val="002F2F66"/>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0D86"/>
    <w:rsid w:val="003011DE"/>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566"/>
    <w:rsid w:val="00326640"/>
    <w:rsid w:val="00326F55"/>
    <w:rsid w:val="0032776F"/>
    <w:rsid w:val="00327B8B"/>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89A"/>
    <w:rsid w:val="00366185"/>
    <w:rsid w:val="003661C6"/>
    <w:rsid w:val="0036631A"/>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2C5F"/>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583F"/>
    <w:rsid w:val="003F58C0"/>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2A1"/>
    <w:rsid w:val="00423A57"/>
    <w:rsid w:val="00425147"/>
    <w:rsid w:val="004257FA"/>
    <w:rsid w:val="00425B03"/>
    <w:rsid w:val="0042760D"/>
    <w:rsid w:val="0043058F"/>
    <w:rsid w:val="0043176D"/>
    <w:rsid w:val="00431848"/>
    <w:rsid w:val="00431DC1"/>
    <w:rsid w:val="00432089"/>
    <w:rsid w:val="0043296A"/>
    <w:rsid w:val="00433466"/>
    <w:rsid w:val="004334C9"/>
    <w:rsid w:val="00433DA9"/>
    <w:rsid w:val="00435398"/>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9C2"/>
    <w:rsid w:val="004815FE"/>
    <w:rsid w:val="00481769"/>
    <w:rsid w:val="004819B2"/>
    <w:rsid w:val="00481AB7"/>
    <w:rsid w:val="00481F8C"/>
    <w:rsid w:val="00482035"/>
    <w:rsid w:val="00482E60"/>
    <w:rsid w:val="004830CA"/>
    <w:rsid w:val="004848FD"/>
    <w:rsid w:val="00484B9A"/>
    <w:rsid w:val="004858F5"/>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78F"/>
    <w:rsid w:val="004A687F"/>
    <w:rsid w:val="004A766D"/>
    <w:rsid w:val="004A7CF1"/>
    <w:rsid w:val="004B02B7"/>
    <w:rsid w:val="004B108E"/>
    <w:rsid w:val="004B197B"/>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68F3"/>
    <w:rsid w:val="004F6C50"/>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6AF"/>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CB"/>
    <w:rsid w:val="00535EA4"/>
    <w:rsid w:val="00536352"/>
    <w:rsid w:val="005364E4"/>
    <w:rsid w:val="005365A7"/>
    <w:rsid w:val="00536B23"/>
    <w:rsid w:val="00536E7A"/>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5EC"/>
    <w:rsid w:val="00556982"/>
    <w:rsid w:val="0055784A"/>
    <w:rsid w:val="00557C03"/>
    <w:rsid w:val="00557E64"/>
    <w:rsid w:val="005609E9"/>
    <w:rsid w:val="00560C52"/>
    <w:rsid w:val="005613DB"/>
    <w:rsid w:val="0056169A"/>
    <w:rsid w:val="005618A4"/>
    <w:rsid w:val="005619D7"/>
    <w:rsid w:val="005633D5"/>
    <w:rsid w:val="00563472"/>
    <w:rsid w:val="005637BF"/>
    <w:rsid w:val="0056390E"/>
    <w:rsid w:val="0056495B"/>
    <w:rsid w:val="00565108"/>
    <w:rsid w:val="00565DE5"/>
    <w:rsid w:val="00566221"/>
    <w:rsid w:val="00566540"/>
    <w:rsid w:val="0056750D"/>
    <w:rsid w:val="00567D0E"/>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D4C"/>
    <w:rsid w:val="00585DFC"/>
    <w:rsid w:val="0058622B"/>
    <w:rsid w:val="005869B7"/>
    <w:rsid w:val="005869FC"/>
    <w:rsid w:val="00587619"/>
    <w:rsid w:val="0059002E"/>
    <w:rsid w:val="00590058"/>
    <w:rsid w:val="00591219"/>
    <w:rsid w:val="00592318"/>
    <w:rsid w:val="005924F5"/>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3FC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44A5"/>
    <w:rsid w:val="00674ACD"/>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96767"/>
    <w:rsid w:val="00696B2B"/>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EED"/>
    <w:rsid w:val="006D0F06"/>
    <w:rsid w:val="006D108A"/>
    <w:rsid w:val="006D1E44"/>
    <w:rsid w:val="006D25F0"/>
    <w:rsid w:val="006D2665"/>
    <w:rsid w:val="006D3023"/>
    <w:rsid w:val="006D34E1"/>
    <w:rsid w:val="006D491A"/>
    <w:rsid w:val="006D4E49"/>
    <w:rsid w:val="006D51F7"/>
    <w:rsid w:val="006D58D8"/>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199A"/>
    <w:rsid w:val="00702A93"/>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719D"/>
    <w:rsid w:val="007B7880"/>
    <w:rsid w:val="007B7B1F"/>
    <w:rsid w:val="007C06A9"/>
    <w:rsid w:val="007C16C1"/>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D2F"/>
    <w:rsid w:val="008653BB"/>
    <w:rsid w:val="0086573B"/>
    <w:rsid w:val="00867297"/>
    <w:rsid w:val="00867AB2"/>
    <w:rsid w:val="008700CA"/>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39"/>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E51"/>
    <w:rsid w:val="008B0F95"/>
    <w:rsid w:val="008B1601"/>
    <w:rsid w:val="008B1F58"/>
    <w:rsid w:val="008B2203"/>
    <w:rsid w:val="008B2765"/>
    <w:rsid w:val="008B2882"/>
    <w:rsid w:val="008B2A55"/>
    <w:rsid w:val="008B2E5C"/>
    <w:rsid w:val="008B39B8"/>
    <w:rsid w:val="008B45E6"/>
    <w:rsid w:val="008B4AD4"/>
    <w:rsid w:val="008B5285"/>
    <w:rsid w:val="008B6200"/>
    <w:rsid w:val="008B78EE"/>
    <w:rsid w:val="008B7904"/>
    <w:rsid w:val="008B7C13"/>
    <w:rsid w:val="008C00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22CE"/>
    <w:rsid w:val="008E2A00"/>
    <w:rsid w:val="008E305C"/>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A8C"/>
    <w:rsid w:val="00917021"/>
    <w:rsid w:val="0091760F"/>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2174"/>
    <w:rsid w:val="0094256D"/>
    <w:rsid w:val="00942972"/>
    <w:rsid w:val="00942F50"/>
    <w:rsid w:val="00942FBD"/>
    <w:rsid w:val="009430C5"/>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74A"/>
    <w:rsid w:val="009618F0"/>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571"/>
    <w:rsid w:val="00970AA0"/>
    <w:rsid w:val="009716A3"/>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75EC"/>
    <w:rsid w:val="009D7728"/>
    <w:rsid w:val="009E06B3"/>
    <w:rsid w:val="009E0D43"/>
    <w:rsid w:val="009E193B"/>
    <w:rsid w:val="009E1A19"/>
    <w:rsid w:val="009E1BB2"/>
    <w:rsid w:val="009E1D64"/>
    <w:rsid w:val="009E2450"/>
    <w:rsid w:val="009E2970"/>
    <w:rsid w:val="009E29F4"/>
    <w:rsid w:val="009E2CCE"/>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A000B3"/>
    <w:rsid w:val="00A00326"/>
    <w:rsid w:val="00A01586"/>
    <w:rsid w:val="00A01A4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548"/>
    <w:rsid w:val="00A13AAF"/>
    <w:rsid w:val="00A13E32"/>
    <w:rsid w:val="00A14979"/>
    <w:rsid w:val="00A14A3A"/>
    <w:rsid w:val="00A15622"/>
    <w:rsid w:val="00A1574C"/>
    <w:rsid w:val="00A162F1"/>
    <w:rsid w:val="00A16FB0"/>
    <w:rsid w:val="00A17252"/>
    <w:rsid w:val="00A1751F"/>
    <w:rsid w:val="00A211A4"/>
    <w:rsid w:val="00A21812"/>
    <w:rsid w:val="00A21EDC"/>
    <w:rsid w:val="00A22EE8"/>
    <w:rsid w:val="00A2304A"/>
    <w:rsid w:val="00A23A5B"/>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11C8"/>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3B24"/>
    <w:rsid w:val="00AB46E6"/>
    <w:rsid w:val="00AB4B79"/>
    <w:rsid w:val="00AB4ECD"/>
    <w:rsid w:val="00AB5068"/>
    <w:rsid w:val="00AB64D5"/>
    <w:rsid w:val="00AB68CF"/>
    <w:rsid w:val="00AB7613"/>
    <w:rsid w:val="00AB785E"/>
    <w:rsid w:val="00AC0E9D"/>
    <w:rsid w:val="00AC1656"/>
    <w:rsid w:val="00AC1EF1"/>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3F6"/>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6265"/>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3E"/>
    <w:rsid w:val="00BE3190"/>
    <w:rsid w:val="00BE436B"/>
    <w:rsid w:val="00BE4A65"/>
    <w:rsid w:val="00BE5388"/>
    <w:rsid w:val="00BE5664"/>
    <w:rsid w:val="00BE5857"/>
    <w:rsid w:val="00BE5CBE"/>
    <w:rsid w:val="00BE5F9D"/>
    <w:rsid w:val="00BE6319"/>
    <w:rsid w:val="00BE6AAA"/>
    <w:rsid w:val="00BE6BFB"/>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857"/>
    <w:rsid w:val="00C07C71"/>
    <w:rsid w:val="00C108AE"/>
    <w:rsid w:val="00C10DA0"/>
    <w:rsid w:val="00C11823"/>
    <w:rsid w:val="00C127CD"/>
    <w:rsid w:val="00C129A2"/>
    <w:rsid w:val="00C12ECC"/>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5A97"/>
    <w:rsid w:val="00C35E39"/>
    <w:rsid w:val="00C36685"/>
    <w:rsid w:val="00C373CA"/>
    <w:rsid w:val="00C374C5"/>
    <w:rsid w:val="00C3776F"/>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4FEA"/>
    <w:rsid w:val="00D3510B"/>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15A"/>
    <w:rsid w:val="00DB7333"/>
    <w:rsid w:val="00DB754F"/>
    <w:rsid w:val="00DB7771"/>
    <w:rsid w:val="00DB7A3F"/>
    <w:rsid w:val="00DC0916"/>
    <w:rsid w:val="00DC0E2C"/>
    <w:rsid w:val="00DC129F"/>
    <w:rsid w:val="00DC139F"/>
    <w:rsid w:val="00DC159C"/>
    <w:rsid w:val="00DC1F07"/>
    <w:rsid w:val="00DC2380"/>
    <w:rsid w:val="00DC2EA0"/>
    <w:rsid w:val="00DC3A35"/>
    <w:rsid w:val="00DC4087"/>
    <w:rsid w:val="00DC417A"/>
    <w:rsid w:val="00DC4531"/>
    <w:rsid w:val="00DC4B4C"/>
    <w:rsid w:val="00DC6069"/>
    <w:rsid w:val="00DC6180"/>
    <w:rsid w:val="00DC7389"/>
    <w:rsid w:val="00DC7604"/>
    <w:rsid w:val="00DC790B"/>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1016"/>
    <w:rsid w:val="00DE21A2"/>
    <w:rsid w:val="00DE23CC"/>
    <w:rsid w:val="00DE2C3E"/>
    <w:rsid w:val="00DE40FA"/>
    <w:rsid w:val="00DE46A4"/>
    <w:rsid w:val="00DE503E"/>
    <w:rsid w:val="00DE624B"/>
    <w:rsid w:val="00DE6B56"/>
    <w:rsid w:val="00DE6C4B"/>
    <w:rsid w:val="00DE6C63"/>
    <w:rsid w:val="00DE6D6D"/>
    <w:rsid w:val="00DE70A6"/>
    <w:rsid w:val="00DE78DD"/>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E4"/>
    <w:rsid w:val="00E42F84"/>
    <w:rsid w:val="00E437E4"/>
    <w:rsid w:val="00E43CA6"/>
    <w:rsid w:val="00E43D9E"/>
    <w:rsid w:val="00E43FB3"/>
    <w:rsid w:val="00E44737"/>
    <w:rsid w:val="00E451A9"/>
    <w:rsid w:val="00E45994"/>
    <w:rsid w:val="00E45CB9"/>
    <w:rsid w:val="00E45D9F"/>
    <w:rsid w:val="00E46ACD"/>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4"/>
    <w:rsid w:val="00F15C77"/>
    <w:rsid w:val="00F16E78"/>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EC2"/>
    <w:rsid w:val="00FB33B9"/>
    <w:rsid w:val="00FB3710"/>
    <w:rsid w:val="00FB3A98"/>
    <w:rsid w:val="00FB3AAC"/>
    <w:rsid w:val="00FB3EFF"/>
    <w:rsid w:val="00FB4C59"/>
    <w:rsid w:val="00FB4DD5"/>
    <w:rsid w:val="00FB55A4"/>
    <w:rsid w:val="00FB5744"/>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C21"/>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92A40-EB77-4D82-9AE4-52759386C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68175</Words>
  <Characters>388599</Characters>
  <Application>Microsoft Office Word</Application>
  <DocSecurity>0</DocSecurity>
  <Lines>3238</Lines>
  <Paragraphs>91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cp:revision>
  <dcterms:created xsi:type="dcterms:W3CDTF">2017-11-09T14:39:00Z</dcterms:created>
  <dcterms:modified xsi:type="dcterms:W3CDTF">2017-11-0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nature</vt:lpwstr>
  </property>
</Properties>
</file>